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43B38" w14:textId="6EDD3475" w:rsidR="00FB4595" w:rsidRDefault="005E1AA3" w:rsidP="009E2636">
      <w:pPr>
        <w:pStyle w:val="Heading1"/>
      </w:pPr>
      <w:r>
        <w:t xml:space="preserve">Chapter </w:t>
      </w:r>
      <w:r w:rsidR="006944DD">
        <w:t xml:space="preserve">10 </w:t>
      </w:r>
      <w:r w:rsidR="00A5192F">
        <w:t>–</w:t>
      </w:r>
      <w:r w:rsidR="00FB4595">
        <w:t xml:space="preserve"> </w:t>
      </w:r>
      <w:r w:rsidR="00F105B9">
        <w:t xml:space="preserve">Approaches to formal sample size determination </w:t>
      </w:r>
    </w:p>
    <w:p w14:paraId="5C41A384" w14:textId="240CBF30" w:rsidR="004C2194" w:rsidRDefault="006D68EB" w:rsidP="006D68EB">
      <w:pPr>
        <w:pStyle w:val="Heading2"/>
      </w:pPr>
      <w:r>
        <w:t>Abstract</w:t>
      </w:r>
    </w:p>
    <w:p w14:paraId="4FD17529" w14:textId="6D41B41E" w:rsidR="004C2194" w:rsidRDefault="006D68EB" w:rsidP="00D069DC">
      <w:pPr>
        <w:spacing w:after="0" w:line="360" w:lineRule="auto"/>
        <w:ind w:firstLine="720"/>
      </w:pPr>
      <w:r>
        <w:t xml:space="preserve">Researchers routinely have to decide upon the sample size they include in their research. </w:t>
      </w:r>
      <w:r w:rsidR="000A01DA">
        <w:t xml:space="preserve">When formal sample size planning is used </w:t>
      </w:r>
      <w:r w:rsidR="000A01DA">
        <w:rPr>
          <w:rFonts w:cstheme="minorHAnsi"/>
        </w:rPr>
        <w:t>it is important to understand that the approach to sample size selection (e.g., AIPE or power analysis) as well as the method used to develop the alternative hypothesis (i.e., the effect sizes and parameter estimates used in power analysis) has important implications for the appropriate interpretation of the results.</w:t>
      </w:r>
      <w:r w:rsidR="00D069DC">
        <w:rPr>
          <w:rFonts w:cstheme="minorHAnsi"/>
        </w:rPr>
        <w:t xml:space="preserve"> This paper presents the results of analysis of the sample size planning approach used in 121 empirical research articles published in the November 2017 to August 2018 issues of Psychological </w:t>
      </w:r>
      <w:proofErr w:type="gramStart"/>
      <w:r w:rsidR="00D069DC">
        <w:rPr>
          <w:rFonts w:cstheme="minorHAnsi"/>
        </w:rPr>
        <w:t>Science, and</w:t>
      </w:r>
      <w:proofErr w:type="gramEnd"/>
      <w:r w:rsidR="00D069DC">
        <w:rPr>
          <w:rFonts w:cstheme="minorHAnsi"/>
        </w:rPr>
        <w:t xml:space="preserve"> uses the results of this analysis to illustrate a guide to sample size planning </w:t>
      </w:r>
      <w:r w:rsidR="00953651">
        <w:t xml:space="preserve">under the most common methods of sample size determination (power analysis, Accuracy in Parameter Estimation, </w:t>
      </w:r>
      <w:r w:rsidR="00967235">
        <w:t>S</w:t>
      </w:r>
      <w:r w:rsidR="00953651">
        <w:t xml:space="preserve">tatistical </w:t>
      </w:r>
      <w:r w:rsidR="00967235">
        <w:t>A</w:t>
      </w:r>
      <w:r w:rsidR="00953651">
        <w:t>ssurance, and Bayesian sample size determination)</w:t>
      </w:r>
      <w:r w:rsidR="000A01DA">
        <w:t xml:space="preserve">. This paper provides guidance on how to select effect sizes under these different </w:t>
      </w:r>
      <w:proofErr w:type="gramStart"/>
      <w:r w:rsidR="000A01DA">
        <w:t>approaches</w:t>
      </w:r>
      <w:r w:rsidR="00D20CD9">
        <w:t>, and</w:t>
      </w:r>
      <w:proofErr w:type="gramEnd"/>
      <w:r w:rsidR="00D20CD9">
        <w:t xml:space="preserve"> explains the implications that follow</w:t>
      </w:r>
      <w:r w:rsidR="00657FB8">
        <w:t xml:space="preserve"> from each selection method</w:t>
      </w:r>
      <w:r w:rsidR="00B00E9D">
        <w:t xml:space="preserve"> </w:t>
      </w:r>
      <w:r w:rsidR="00657FB8">
        <w:t>while</w:t>
      </w:r>
      <w:r w:rsidR="00657FB8" w:rsidRPr="004840E1">
        <w:rPr>
          <w:rFonts w:cstheme="minorHAnsi"/>
        </w:rPr>
        <w:t xml:space="preserve"> reinforcing </w:t>
      </w:r>
      <w:r w:rsidR="00657FB8">
        <w:rPr>
          <w:rFonts w:cstheme="minorHAnsi"/>
        </w:rPr>
        <w:t>some important</w:t>
      </w:r>
      <w:r w:rsidR="00657FB8" w:rsidRPr="004840E1">
        <w:rPr>
          <w:rFonts w:cstheme="minorHAnsi"/>
        </w:rPr>
        <w:t xml:space="preserve"> warnings </w:t>
      </w:r>
      <w:r w:rsidR="00657FB8">
        <w:rPr>
          <w:rFonts w:cstheme="minorHAnsi"/>
        </w:rPr>
        <w:t>against practices that are likely to lead to inaccurate or sub-optimal estimates of the power of planned research.</w:t>
      </w:r>
      <w:r w:rsidR="004C2194">
        <w:br w:type="page"/>
      </w:r>
    </w:p>
    <w:p w14:paraId="0B0242C1" w14:textId="46B674B3" w:rsidR="004C2194" w:rsidRDefault="004C2194" w:rsidP="004C2194">
      <w:pPr>
        <w:pStyle w:val="Heading2"/>
      </w:pPr>
      <w:r>
        <w:lastRenderedPageBreak/>
        <w:t>Introduction</w:t>
      </w:r>
    </w:p>
    <w:p w14:paraId="373E4801" w14:textId="678009BA" w:rsidR="00757587" w:rsidRDefault="009106D4" w:rsidP="009106D4">
      <w:pPr>
        <w:spacing w:line="360" w:lineRule="auto"/>
        <w:ind w:firstLine="720"/>
        <w:rPr>
          <w:rFonts w:cstheme="minorHAnsi"/>
        </w:rPr>
      </w:pPr>
      <w:r w:rsidRPr="004840E1">
        <w:t xml:space="preserve">Researchers routinely have to decide upon the sample size they include in their research. If they decide to use formal sample size planning tools like power analysis to do so, they must specify the effect size and other parameters that are required for power analysis. </w:t>
      </w:r>
      <w:r w:rsidR="002504D5">
        <w:t xml:space="preserve">There are two main approaches to effect size selection </w:t>
      </w:r>
      <w:r w:rsidR="00DC5830">
        <w:t xml:space="preserve">that are commonly </w:t>
      </w:r>
      <w:r w:rsidR="00372D42">
        <w:t>discussed</w:t>
      </w:r>
      <w:r w:rsidR="00DC5830">
        <w:t xml:space="preserve"> </w:t>
      </w:r>
      <w:r w:rsidR="002504D5">
        <w:t>in the psychology literature,</w:t>
      </w:r>
      <w:r w:rsidR="003B4A9A">
        <w:t xml:space="preserve"> </w:t>
      </w:r>
      <w:r w:rsidR="002504D5">
        <w:t xml:space="preserve">estimating power </w:t>
      </w:r>
      <w:r w:rsidR="003B4A9A">
        <w:t xml:space="preserve">at </w:t>
      </w:r>
      <w:r w:rsidRPr="004840E1">
        <w:t xml:space="preserve">the expected effect size </w:t>
      </w:r>
      <w:r w:rsidRPr="004840E1">
        <w:fldChar w:fldCharType="begin"/>
      </w:r>
      <w:r w:rsidRPr="004840E1">
        <w:instrText xml:space="preserve"> ADDIN EN.CITE &lt;EndNote&gt;&lt;Cite&gt;&lt;Author&gt;Anderson&lt;/Author&gt;&lt;Year&gt;2017&lt;/Year&gt;&lt;RecNum&gt;737&lt;/RecNum&gt;&lt;DisplayText&gt;(Anderson, Kelley, &amp;amp; Maxwel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Pr="004840E1">
        <w:fldChar w:fldCharType="separate"/>
      </w:r>
      <w:r w:rsidRPr="004840E1">
        <w:rPr>
          <w:noProof/>
        </w:rPr>
        <w:t>(Anderson, Kelley, &amp; Maxwell, 2017)</w:t>
      </w:r>
      <w:r w:rsidRPr="004840E1">
        <w:fldChar w:fldCharType="end"/>
      </w:r>
      <w:r w:rsidRPr="004840E1">
        <w:t xml:space="preserve">, </w:t>
      </w:r>
      <w:r w:rsidR="00757587">
        <w:t xml:space="preserve">or </w:t>
      </w:r>
      <w:r w:rsidR="00FF76AC">
        <w:t xml:space="preserve">at </w:t>
      </w:r>
      <w:r w:rsidR="003B4A9A">
        <w:t>a</w:t>
      </w:r>
      <w:r w:rsidRPr="004840E1">
        <w:t xml:space="preserve"> minimum interesting or clinically significant effect size </w:t>
      </w:r>
      <w:r w:rsidRPr="004840E1">
        <w:fldChar w:fldCharType="begin"/>
      </w:r>
      <w:r w:rsidRPr="004840E1">
        <w:instrText xml:space="preserve"> ADDIN EN.CITE &lt;EndNote&gt;&lt;Cite&gt;&lt;Author&gt;Biau&lt;/Author&gt;&lt;Year&gt;2008&lt;/Year&gt;&lt;RecNum&gt;568&lt;/RecNum&gt;&lt;DisplayText&gt;(Biau, Kernéis, &amp;amp; Porcher, 2008)&lt;/DisplayText&gt;&lt;record&gt;&lt;rec-number&gt;568&lt;/rec-number&gt;&lt;foreign-keys&gt;&lt;key app="EN" db-id="9xrafw5sx95dvre9w5hpevd89fzwtwr9twsw" timestamp="1508193712"&gt;568&lt;/key&gt;&lt;/foreign-keys&gt;&lt;ref-type name="Journal Article"&gt;17&lt;/ref-type&gt;&lt;contributors&gt;&lt;authors&gt;&lt;author&gt;Biau, David Jean&lt;/author&gt;&lt;author&gt;Kernéis, Solen&lt;/author&gt;&lt;author&gt;Porcher, Raphaël&lt;/author&gt;&lt;/authors&gt;&lt;/contributors&gt;&lt;titles&gt;&lt;title&gt;Statistics in brief: The importance of sample size in the planning and interpretation of medical research&lt;/title&gt;&lt;secondary-title&gt;Clinical Orthopaedics and Related Research&lt;/secondary-title&gt;&lt;/titles&gt;&lt;periodical&gt;&lt;full-title&gt;Clinical Orthopaedics and Related Research&lt;/full-title&gt;&lt;/periodical&gt;&lt;pages&gt;2282-2288&lt;/pages&gt;&lt;volume&gt;466&lt;/volume&gt;&lt;number&gt;9&lt;/number&gt;&lt;dates&gt;&lt;year&gt;2008&lt;/year&gt;&lt;/dates&gt;&lt;isbn&gt;1528-1132&lt;/isbn&gt;&lt;label&gt;Biau2008&lt;/label&gt;&lt;work-type&gt;journal article&lt;/work-type&gt;&lt;urls&gt;&lt;related-urls&gt;&lt;url&gt;http://dx.doi.org/10.1007/s11999-008-0346-9&lt;/url&gt;&lt;/related-urls&gt;&lt;/urls&gt;&lt;electronic-resource-num&gt;10.1007/s11999-008-0346-9&lt;/electronic-resource-num&gt;&lt;/record&gt;&lt;/Cite&gt;&lt;/EndNote&gt;</w:instrText>
      </w:r>
      <w:r w:rsidRPr="004840E1">
        <w:fldChar w:fldCharType="separate"/>
      </w:r>
      <w:r w:rsidRPr="004840E1">
        <w:rPr>
          <w:noProof/>
        </w:rPr>
        <w:t>(Biau, Kernéis, &amp; Porcher, 2008)</w:t>
      </w:r>
      <w:r w:rsidRPr="004840E1">
        <w:fldChar w:fldCharType="end"/>
      </w:r>
      <w:r w:rsidRPr="004840E1">
        <w:t xml:space="preserve">. </w:t>
      </w:r>
      <w:r w:rsidRPr="004840E1">
        <w:rPr>
          <w:rFonts w:cstheme="minorHAnsi"/>
        </w:rPr>
        <w:t xml:space="preserve">A </w:t>
      </w:r>
      <w:r w:rsidR="00C84AA0">
        <w:rPr>
          <w:rFonts w:cstheme="minorHAnsi"/>
        </w:rPr>
        <w:t>third</w:t>
      </w:r>
      <w:r w:rsidRPr="004840E1">
        <w:rPr>
          <w:rFonts w:cstheme="minorHAnsi"/>
        </w:rPr>
        <w:t xml:space="preserve"> approach that is less commonly employed is to use a Bayesian prior distribution over effect sizes and parameters, either to estimate ‘assurance’, the probability that a study will </w:t>
      </w:r>
      <w:r w:rsidR="00D044D4">
        <w:rPr>
          <w:rFonts w:cstheme="minorHAnsi"/>
        </w:rPr>
        <w:t>f</w:t>
      </w:r>
      <w:r w:rsidR="007507EC">
        <w:rPr>
          <w:rFonts w:cstheme="minorHAnsi"/>
        </w:rPr>
        <w:t xml:space="preserve">ind significant or sufficiently precise estimates in a frequentist framework </w:t>
      </w:r>
      <w:r w:rsidRPr="004840E1">
        <w:rPr>
          <w:rFonts w:cstheme="minorHAnsi"/>
        </w:rPr>
        <w:fldChar w:fldCharType="begin"/>
      </w:r>
      <w:r w:rsidRPr="004840E1">
        <w:rPr>
          <w:rFonts w:cstheme="minorHAnsi"/>
        </w:rPr>
        <w:instrText xml:space="preserve"> ADDIN EN.CITE &lt;EndNote&gt;&lt;Cite&gt;&lt;Author&gt;Ren&lt;/Author&gt;&lt;Year&gt;2014&lt;/Year&gt;&lt;RecNum&gt;948&lt;/RecNum&gt;&lt;DisplayText&gt;(Ren &amp;amp; Oakley, 2014)&lt;/DisplayText&gt;&lt;record&gt;&lt;rec-number&gt;948&lt;/rec-number&gt;&lt;foreign-keys&gt;&lt;key app="EN" db-id="9xrafw5sx95dvre9w5hpevd89fzwtwr9twsw" timestamp="1535270601"&gt;948&lt;/key&gt;&lt;/foreign-keys&gt;&lt;ref-type name="Journal Article"&gt;17&lt;/ref-type&gt;&lt;contributors&gt;&lt;authors&gt;&lt;author&gt;Ren, Shijie&lt;/author&gt;&lt;author&gt;Oakley, Jeremy E.&lt;/author&gt;&lt;/authors&gt;&lt;/contributors&gt;&lt;titles&gt;&lt;title&gt;Assurance calculations for planning clinical trials with time‐to‐event outcomes&lt;/title&gt;&lt;secondary-title&gt;Statistics in Medicine&lt;/secondary-title&gt;&lt;/titles&gt;&lt;periodical&gt;&lt;full-title&gt;Statistics in Medicine&lt;/full-title&gt;&lt;/periodical&gt;&lt;pages&gt;31-45&lt;/pages&gt;&lt;volume&gt;33&lt;/volume&gt;&lt;number&gt;1&lt;/number&gt;&lt;dates&gt;&lt;year&gt;2014&lt;/year&gt;&lt;/dates&gt;&lt;publisher&gt;Wiley Online Library&lt;/publisher&gt;&lt;isbn&gt;1097-0258&lt;/isbn&gt;&lt;urls&gt;&lt;related-urls&gt;&lt;url&gt;http:https://doi.org/10.1002/sim.5916&lt;/url&gt;&lt;/related-urls&gt;&lt;/urls&gt;&lt;electronic-resource-num&gt;10.1002/sim.5916&lt;/electronic-resource-num&gt;&lt;/record&gt;&lt;/Cite&gt;&lt;/EndNote&gt;</w:instrText>
      </w:r>
      <w:r w:rsidRPr="004840E1">
        <w:rPr>
          <w:rFonts w:cstheme="minorHAnsi"/>
        </w:rPr>
        <w:fldChar w:fldCharType="separate"/>
      </w:r>
      <w:r w:rsidRPr="004840E1">
        <w:rPr>
          <w:rFonts w:cstheme="minorHAnsi"/>
          <w:noProof/>
        </w:rPr>
        <w:t>(Ren &amp; Oakley, 2014)</w:t>
      </w:r>
      <w:r w:rsidRPr="004840E1">
        <w:rPr>
          <w:rFonts w:cstheme="minorHAnsi"/>
        </w:rPr>
        <w:fldChar w:fldCharType="end"/>
      </w:r>
      <w:r w:rsidR="0055039F">
        <w:rPr>
          <w:rFonts w:cstheme="minorHAnsi"/>
        </w:rPr>
        <w:t>,</w:t>
      </w:r>
      <w:r w:rsidR="00EF379A">
        <w:rPr>
          <w:rFonts w:cstheme="minorHAnsi"/>
        </w:rPr>
        <w:t xml:space="preserve"> or</w:t>
      </w:r>
      <w:r w:rsidR="0055039F">
        <w:rPr>
          <w:rFonts w:cstheme="minorHAnsi"/>
        </w:rPr>
        <w:t xml:space="preserve"> to estimate </w:t>
      </w:r>
      <w:r w:rsidRPr="004840E1">
        <w:rPr>
          <w:rFonts w:cstheme="minorHAnsi"/>
        </w:rPr>
        <w:t xml:space="preserve">the probability of developing convincing evidence or precise </w:t>
      </w:r>
      <w:r w:rsidR="00A47F04">
        <w:rPr>
          <w:rFonts w:cstheme="minorHAnsi"/>
        </w:rPr>
        <w:t xml:space="preserve">credible </w:t>
      </w:r>
      <w:r w:rsidRPr="004840E1">
        <w:rPr>
          <w:rFonts w:cstheme="minorHAnsi"/>
        </w:rPr>
        <w:t>interval estimates</w:t>
      </w:r>
      <w:r w:rsidR="00A47F04">
        <w:rPr>
          <w:rFonts w:cstheme="minorHAnsi"/>
        </w:rPr>
        <w:t xml:space="preserve"> </w:t>
      </w:r>
      <w:r w:rsidR="00EF379A">
        <w:rPr>
          <w:rFonts w:cstheme="minorHAnsi"/>
        </w:rPr>
        <w:t>if</w:t>
      </w:r>
      <w:r w:rsidR="00A47F04">
        <w:rPr>
          <w:rFonts w:cstheme="minorHAnsi"/>
        </w:rPr>
        <w:t xml:space="preserve"> </w:t>
      </w:r>
      <w:r w:rsidR="00EF379A">
        <w:rPr>
          <w:rFonts w:cstheme="minorHAnsi"/>
        </w:rPr>
        <w:t>B</w:t>
      </w:r>
      <w:r w:rsidR="00A47F04">
        <w:rPr>
          <w:rFonts w:cstheme="minorHAnsi"/>
        </w:rPr>
        <w:t xml:space="preserve">ayesian </w:t>
      </w:r>
      <w:r w:rsidR="00EF379A">
        <w:rPr>
          <w:rFonts w:cstheme="minorHAnsi"/>
        </w:rPr>
        <w:t>analyses are to be used</w:t>
      </w:r>
      <w:r w:rsidR="00A47F04">
        <w:rPr>
          <w:rFonts w:cstheme="minorHAnsi"/>
        </w:rPr>
        <w:t>.</w:t>
      </w:r>
    </w:p>
    <w:p w14:paraId="1FF5FEF6" w14:textId="1FB410EF" w:rsidR="009106D4" w:rsidRPr="004840E1" w:rsidRDefault="009106D4" w:rsidP="009106D4">
      <w:pPr>
        <w:spacing w:line="360" w:lineRule="auto"/>
        <w:ind w:firstLine="720"/>
        <w:rPr>
          <w:rFonts w:cstheme="minorHAnsi"/>
        </w:rPr>
      </w:pPr>
      <w:r w:rsidRPr="004840E1">
        <w:t xml:space="preserve">Any formal sample size determination method posits a hypothetical scenario (or probability distribution over effect sizes) and is only meaningful with regards to the proposed parameter values or prior distribution. </w:t>
      </w:r>
      <w:r w:rsidRPr="004840E1">
        <w:rPr>
          <w:rFonts w:cstheme="minorHAnsi"/>
        </w:rPr>
        <w:t xml:space="preserve">Estimating </w:t>
      </w:r>
      <w:r w:rsidR="00757587">
        <w:rPr>
          <w:rFonts w:cstheme="minorHAnsi"/>
        </w:rPr>
        <w:t xml:space="preserve">the effect, </w:t>
      </w:r>
      <w:r w:rsidRPr="004840E1">
        <w:rPr>
          <w:rFonts w:cstheme="minorHAnsi"/>
        </w:rPr>
        <w:t>minimum effect of interest</w:t>
      </w:r>
      <w:r w:rsidR="00757587">
        <w:rPr>
          <w:rFonts w:cstheme="minorHAnsi"/>
        </w:rPr>
        <w:t>,</w:t>
      </w:r>
      <w:r w:rsidRPr="004840E1">
        <w:rPr>
          <w:rFonts w:cstheme="minorHAnsi"/>
        </w:rPr>
        <w:t xml:space="preserve"> or using a Bayesian prior distribution may be appropriate in different circumstances, although they provide different information. This </w:t>
      </w:r>
      <w:r w:rsidR="008E3CE7">
        <w:rPr>
          <w:rFonts w:cstheme="minorHAnsi"/>
        </w:rPr>
        <w:t>paper</w:t>
      </w:r>
      <w:r w:rsidRPr="004840E1">
        <w:rPr>
          <w:rFonts w:cstheme="minorHAnsi"/>
        </w:rPr>
        <w:t xml:space="preserve"> outlines these different approaches to selecting effect sizes in formal power analysis and clearly explains the implications of each, as well as reinforcing </w:t>
      </w:r>
      <w:r w:rsidR="00307D9E">
        <w:rPr>
          <w:rFonts w:cstheme="minorHAnsi"/>
        </w:rPr>
        <w:t>some important</w:t>
      </w:r>
      <w:r w:rsidRPr="004840E1">
        <w:rPr>
          <w:rFonts w:cstheme="minorHAnsi"/>
        </w:rPr>
        <w:t xml:space="preserve"> warnings </w:t>
      </w:r>
      <w:r w:rsidR="00307D9E">
        <w:rPr>
          <w:rFonts w:cstheme="minorHAnsi"/>
        </w:rPr>
        <w:t>against practices that are likely to lead to inaccurate or sub-optimal estimates of the power of planned research.</w:t>
      </w:r>
    </w:p>
    <w:p w14:paraId="6172BAE7" w14:textId="72E03E15" w:rsidR="00306758" w:rsidRDefault="00592C99" w:rsidP="006E32D6">
      <w:pPr>
        <w:spacing w:after="0" w:line="240" w:lineRule="auto"/>
        <w:rPr>
          <w:rFonts w:cstheme="minorHAnsi"/>
        </w:rPr>
      </w:pPr>
      <w:r>
        <w:rPr>
          <w:noProof/>
        </w:rPr>
        <w:lastRenderedPageBreak/>
        <w:drawing>
          <wp:inline distT="0" distB="0" distL="0" distR="0" wp14:anchorId="1FBA96B4" wp14:editId="361C5CD0">
            <wp:extent cx="5731510" cy="403161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31510" cy="4031615"/>
                    </a:xfrm>
                    <a:prstGeom prst="rect">
                      <a:avLst/>
                    </a:prstGeom>
                  </pic:spPr>
                </pic:pic>
              </a:graphicData>
            </a:graphic>
          </wp:inline>
        </w:drawing>
      </w:r>
    </w:p>
    <w:p w14:paraId="016A07C9" w14:textId="45E23CAB" w:rsidR="009611F0" w:rsidRPr="00BC18B3" w:rsidRDefault="007559BB" w:rsidP="000F55E6">
      <w:pPr>
        <w:spacing w:line="360" w:lineRule="auto"/>
      </w:pPr>
      <w:r>
        <w:rPr>
          <w:rFonts w:cstheme="minorHAnsi"/>
        </w:rPr>
        <w:t xml:space="preserve">Figure </w:t>
      </w:r>
      <w:r w:rsidR="00A54EAD">
        <w:rPr>
          <w:rFonts w:cstheme="minorHAnsi"/>
        </w:rPr>
        <w:t>[approaches to formal sample size planning]</w:t>
      </w:r>
      <w:r>
        <w:rPr>
          <w:rFonts w:cstheme="minorHAnsi"/>
        </w:rPr>
        <w:t xml:space="preserve">. </w:t>
      </w:r>
      <w:r w:rsidR="006E32D6">
        <w:rPr>
          <w:rFonts w:cstheme="minorHAnsi"/>
        </w:rPr>
        <w:t xml:space="preserve"> Figure showing the different approaches to effect size estimation determination in different </w:t>
      </w:r>
      <w:r w:rsidR="00BC570E">
        <w:rPr>
          <w:rFonts w:cstheme="minorHAnsi"/>
        </w:rPr>
        <w:t>statistical frameworks.</w:t>
      </w:r>
    </w:p>
    <w:p w14:paraId="5FBB2FB4" w14:textId="2F461E59" w:rsidR="007D3283" w:rsidRDefault="007D3283" w:rsidP="007D3283">
      <w:pPr>
        <w:pStyle w:val="Heading2"/>
      </w:pPr>
      <w:r>
        <w:t xml:space="preserve">Terms </w:t>
      </w:r>
    </w:p>
    <w:p w14:paraId="3007156C" w14:textId="238FE4F7" w:rsidR="00081B45" w:rsidRPr="00081B45" w:rsidRDefault="00081B45" w:rsidP="00081B45">
      <w:r>
        <w:t>Box [Definitions]</w:t>
      </w:r>
    </w:p>
    <w:p w14:paraId="775D8425" w14:textId="0EB5550B" w:rsidR="00D94ACC" w:rsidRPr="00550359" w:rsidRDefault="00D94ACC" w:rsidP="00081B45">
      <w:pPr>
        <w:pBdr>
          <w:top w:val="single" w:sz="4" w:space="1" w:color="auto"/>
          <w:left w:val="single" w:sz="4" w:space="4" w:color="auto"/>
          <w:bottom w:val="single" w:sz="4" w:space="1" w:color="auto"/>
          <w:right w:val="single" w:sz="4" w:space="4" w:color="auto"/>
        </w:pBdr>
        <w:rPr>
          <w:b/>
        </w:rPr>
      </w:pPr>
      <w:r w:rsidRPr="00550359">
        <w:rPr>
          <w:b/>
        </w:rPr>
        <w:t>Statistical power</w:t>
      </w:r>
    </w:p>
    <w:p w14:paraId="6D6AF108" w14:textId="6CD6D28C" w:rsidR="00D94ACC" w:rsidRDefault="001C7E0A" w:rsidP="00081B45">
      <w:pPr>
        <w:pBdr>
          <w:top w:val="single" w:sz="4" w:space="1" w:color="auto"/>
          <w:left w:val="single" w:sz="4" w:space="4" w:color="auto"/>
          <w:bottom w:val="single" w:sz="4" w:space="1" w:color="auto"/>
          <w:right w:val="single" w:sz="4" w:space="4" w:color="auto"/>
        </w:pBdr>
      </w:pPr>
      <w:r>
        <w:t>The probability of obtaining statistically significant results from a given statistical analysis under a specifi</w:t>
      </w:r>
      <w:r w:rsidR="00550359">
        <w:t>c</w:t>
      </w:r>
      <w:r>
        <w:t xml:space="preserve"> alternative hypothesis.</w:t>
      </w:r>
    </w:p>
    <w:p w14:paraId="7092589C" w14:textId="59A36BC9" w:rsidR="007D3283" w:rsidRPr="00550359" w:rsidRDefault="007D3283" w:rsidP="00081B45">
      <w:pPr>
        <w:pBdr>
          <w:top w:val="single" w:sz="4" w:space="1" w:color="auto"/>
          <w:left w:val="single" w:sz="4" w:space="4" w:color="auto"/>
          <w:bottom w:val="single" w:sz="4" w:space="1" w:color="auto"/>
          <w:right w:val="single" w:sz="4" w:space="4" w:color="auto"/>
        </w:pBdr>
        <w:rPr>
          <w:b/>
        </w:rPr>
      </w:pPr>
      <w:r w:rsidRPr="00550359">
        <w:rPr>
          <w:b/>
        </w:rPr>
        <w:t xml:space="preserve">Power analysis </w:t>
      </w:r>
    </w:p>
    <w:p w14:paraId="386AB485" w14:textId="1716BA03" w:rsidR="007D3283" w:rsidRDefault="001C7E0A" w:rsidP="00081B45">
      <w:pPr>
        <w:pBdr>
          <w:top w:val="single" w:sz="4" w:space="1" w:color="auto"/>
          <w:left w:val="single" w:sz="4" w:space="4" w:color="auto"/>
          <w:bottom w:val="single" w:sz="4" w:space="1" w:color="auto"/>
          <w:right w:val="single" w:sz="4" w:space="4" w:color="auto"/>
        </w:pBdr>
      </w:pPr>
      <w:r>
        <w:t>The process of estimating the statistical power of a particular analysis given a set of specified population parameters</w:t>
      </w:r>
      <w:r w:rsidR="005B4B92">
        <w:t xml:space="preserve"> and test characteristics (e.g., </w:t>
      </w:r>
      <w:r w:rsidR="00984B23">
        <w:t xml:space="preserve">a </w:t>
      </w:r>
      <w:r w:rsidR="005B4B92">
        <w:t>sample size, effect size, alpha level</w:t>
      </w:r>
      <w:r w:rsidR="007D4E5C">
        <w:t>,</w:t>
      </w:r>
      <w:r w:rsidR="005B4B92">
        <w:t xml:space="preserve"> and the number of groups included)</w:t>
      </w:r>
      <w:r>
        <w:t xml:space="preserve"> </w:t>
      </w:r>
    </w:p>
    <w:p w14:paraId="0F41FFDB" w14:textId="72013C69" w:rsidR="00043C2A" w:rsidRPr="00550359" w:rsidRDefault="00106C3B" w:rsidP="00081B45">
      <w:pPr>
        <w:pBdr>
          <w:top w:val="single" w:sz="4" w:space="1" w:color="auto"/>
          <w:left w:val="single" w:sz="4" w:space="4" w:color="auto"/>
          <w:bottom w:val="single" w:sz="4" w:space="1" w:color="auto"/>
          <w:right w:val="single" w:sz="4" w:space="4" w:color="auto"/>
        </w:pBdr>
        <w:rPr>
          <w:b/>
        </w:rPr>
      </w:pPr>
      <w:r w:rsidRPr="00550359">
        <w:rPr>
          <w:b/>
        </w:rPr>
        <w:t>Accuracy in Parameter Estimation (</w:t>
      </w:r>
      <w:proofErr w:type="spellStart"/>
      <w:r w:rsidR="007D3283" w:rsidRPr="00550359">
        <w:rPr>
          <w:b/>
        </w:rPr>
        <w:t>AiPE</w:t>
      </w:r>
      <w:proofErr w:type="spellEnd"/>
      <w:r w:rsidRPr="00550359">
        <w:rPr>
          <w:b/>
        </w:rPr>
        <w:t>)</w:t>
      </w:r>
    </w:p>
    <w:p w14:paraId="61E247B8" w14:textId="52F188B7" w:rsidR="00F63ED9" w:rsidRDefault="005B4B92" w:rsidP="00081B45">
      <w:pPr>
        <w:pBdr>
          <w:top w:val="single" w:sz="4" w:space="1" w:color="auto"/>
          <w:left w:val="single" w:sz="4" w:space="4" w:color="auto"/>
          <w:bottom w:val="single" w:sz="4" w:space="1" w:color="auto"/>
          <w:right w:val="single" w:sz="4" w:space="4" w:color="auto"/>
        </w:pBdr>
      </w:pPr>
      <w:r>
        <w:t xml:space="preserve">The process of estimating the probability of obtaining sufficiently precise confidence </w:t>
      </w:r>
      <w:r w:rsidR="001E1F4E">
        <w:t>intervals</w:t>
      </w:r>
      <w:r>
        <w:t xml:space="preserve"> </w:t>
      </w:r>
      <w:r w:rsidR="00043C2A">
        <w:t>under a set of specified population parameters and test characteristics</w:t>
      </w:r>
      <w:r w:rsidR="007D4E5C">
        <w:t xml:space="preserve"> (e.g., a sample size, effect size, confidence level, and the number of groups included)</w:t>
      </w:r>
    </w:p>
    <w:p w14:paraId="5C53CC5C" w14:textId="77777777" w:rsidR="007D4E5C" w:rsidRPr="00550359" w:rsidRDefault="007D4E5C" w:rsidP="007D4E5C">
      <w:pPr>
        <w:pBdr>
          <w:top w:val="single" w:sz="4" w:space="1" w:color="auto"/>
          <w:left w:val="single" w:sz="4" w:space="4" w:color="auto"/>
          <w:bottom w:val="single" w:sz="4" w:space="1" w:color="auto"/>
          <w:right w:val="single" w:sz="4" w:space="4" w:color="auto"/>
        </w:pBdr>
        <w:rPr>
          <w:b/>
        </w:rPr>
      </w:pPr>
      <w:r w:rsidRPr="00550359">
        <w:rPr>
          <w:b/>
        </w:rPr>
        <w:t>Assurance</w:t>
      </w:r>
    </w:p>
    <w:p w14:paraId="0BEEE079" w14:textId="6F37D693" w:rsidR="007D4E5C" w:rsidRDefault="007D4E5C" w:rsidP="007D4E5C">
      <w:pPr>
        <w:pBdr>
          <w:top w:val="single" w:sz="4" w:space="1" w:color="auto"/>
          <w:left w:val="single" w:sz="4" w:space="4" w:color="auto"/>
          <w:bottom w:val="single" w:sz="4" w:space="1" w:color="auto"/>
          <w:right w:val="single" w:sz="4" w:space="4" w:color="auto"/>
        </w:pBdr>
      </w:pPr>
      <w:r>
        <w:t xml:space="preserve">The probability that a frequentist statistical procedure will achieve a given goal (e.g., statistical significance or sufficiently precise confidence intervals) given a set of specified test and design characteristics (e.g., sample size, alpha level, the number of groups included in the analysis) and a Bayesian design prior over the effect size of interest. </w:t>
      </w:r>
    </w:p>
    <w:p w14:paraId="7E8FB771" w14:textId="4D7B0EF6" w:rsidR="00E82CBE" w:rsidRPr="00550359" w:rsidRDefault="00390C60" w:rsidP="00081B45">
      <w:pPr>
        <w:pBdr>
          <w:top w:val="single" w:sz="4" w:space="1" w:color="auto"/>
          <w:left w:val="single" w:sz="4" w:space="4" w:color="auto"/>
          <w:bottom w:val="single" w:sz="4" w:space="1" w:color="auto"/>
          <w:right w:val="single" w:sz="4" w:space="4" w:color="auto"/>
        </w:pBdr>
        <w:rPr>
          <w:b/>
        </w:rPr>
      </w:pPr>
      <w:r>
        <w:rPr>
          <w:b/>
        </w:rPr>
        <w:lastRenderedPageBreak/>
        <w:t>Sample size p</w:t>
      </w:r>
      <w:r w:rsidR="00E82CBE" w:rsidRPr="00550359">
        <w:rPr>
          <w:b/>
        </w:rPr>
        <w:t>lanning for Bayesian interval precision</w:t>
      </w:r>
    </w:p>
    <w:p w14:paraId="4AB15F71" w14:textId="6A1B9F4D" w:rsidR="00751512" w:rsidRDefault="00DD4724" w:rsidP="00751512">
      <w:pPr>
        <w:pBdr>
          <w:top w:val="single" w:sz="4" w:space="1" w:color="auto"/>
          <w:left w:val="single" w:sz="4" w:space="4" w:color="auto"/>
          <w:bottom w:val="single" w:sz="4" w:space="1" w:color="auto"/>
          <w:right w:val="single" w:sz="4" w:space="4" w:color="auto"/>
        </w:pBdr>
      </w:pPr>
      <w:r>
        <w:t>E</w:t>
      </w:r>
      <w:r w:rsidR="00751512">
        <w:t xml:space="preserve">stimating the </w:t>
      </w:r>
      <w:r>
        <w:t xml:space="preserve">sample size necessary to obtain a specified </w:t>
      </w:r>
      <w:r w:rsidR="00751512">
        <w:t xml:space="preserve">probability of obtaining sufficiently precise Bayesian credible intervals given a specified </w:t>
      </w:r>
      <w:r w:rsidR="00091538">
        <w:t xml:space="preserve">Bayesian </w:t>
      </w:r>
      <w:r w:rsidR="00751512">
        <w:t>Design and Analysis prior</w:t>
      </w:r>
      <w:r w:rsidR="00390C60">
        <w:t xml:space="preserve">. </w:t>
      </w:r>
    </w:p>
    <w:p w14:paraId="7E8F7E9F" w14:textId="115F46E6" w:rsidR="00E82CBE" w:rsidRPr="00550359" w:rsidRDefault="00390C60" w:rsidP="00081B45">
      <w:pPr>
        <w:pBdr>
          <w:top w:val="single" w:sz="4" w:space="1" w:color="auto"/>
          <w:left w:val="single" w:sz="4" w:space="4" w:color="auto"/>
          <w:bottom w:val="single" w:sz="4" w:space="1" w:color="auto"/>
          <w:right w:val="single" w:sz="4" w:space="4" w:color="auto"/>
        </w:pBdr>
        <w:rPr>
          <w:b/>
        </w:rPr>
      </w:pPr>
      <w:r>
        <w:rPr>
          <w:b/>
        </w:rPr>
        <w:t>Sample size p</w:t>
      </w:r>
      <w:r w:rsidR="00E82CBE" w:rsidRPr="00550359">
        <w:rPr>
          <w:b/>
        </w:rPr>
        <w:t xml:space="preserve">lanning for </w:t>
      </w:r>
      <w:r w:rsidR="00D108CF" w:rsidRPr="00550359">
        <w:rPr>
          <w:b/>
        </w:rPr>
        <w:t>convincing</w:t>
      </w:r>
      <w:r w:rsidR="00E82CBE" w:rsidRPr="00550359">
        <w:rPr>
          <w:b/>
        </w:rPr>
        <w:t xml:space="preserve"> Bayes Factors </w:t>
      </w:r>
    </w:p>
    <w:p w14:paraId="40BF5D07" w14:textId="4DA3CF89" w:rsidR="00E82CBE" w:rsidRDefault="00DD4724" w:rsidP="00081B45">
      <w:pPr>
        <w:pBdr>
          <w:top w:val="single" w:sz="4" w:space="1" w:color="auto"/>
          <w:left w:val="single" w:sz="4" w:space="4" w:color="auto"/>
          <w:bottom w:val="single" w:sz="4" w:space="1" w:color="auto"/>
          <w:right w:val="single" w:sz="4" w:space="4" w:color="auto"/>
        </w:pBdr>
      </w:pPr>
      <w:r>
        <w:t xml:space="preserve">Estimating the sample size required to obtain a specific probability of obtaining sufficiently </w:t>
      </w:r>
      <w:r w:rsidR="00640AB5">
        <w:t xml:space="preserve">convincing Bayes Factors using a particular Bayesian analysis </w:t>
      </w:r>
      <w:r>
        <w:t xml:space="preserve">given a specified </w:t>
      </w:r>
      <w:r w:rsidR="005279A1">
        <w:t xml:space="preserve">Bayesian </w:t>
      </w:r>
      <w:r>
        <w:t xml:space="preserve">Design and Analysis prior. </w:t>
      </w:r>
    </w:p>
    <w:p w14:paraId="5A076667" w14:textId="5AAC1738" w:rsidR="008677E3" w:rsidRPr="00550359" w:rsidRDefault="008677E3" w:rsidP="00081B45">
      <w:pPr>
        <w:pBdr>
          <w:top w:val="single" w:sz="4" w:space="1" w:color="auto"/>
          <w:left w:val="single" w:sz="4" w:space="4" w:color="auto"/>
          <w:bottom w:val="single" w:sz="4" w:space="1" w:color="auto"/>
          <w:right w:val="single" w:sz="4" w:space="4" w:color="auto"/>
        </w:pBdr>
        <w:rPr>
          <w:b/>
        </w:rPr>
      </w:pPr>
      <w:r w:rsidRPr="00550359">
        <w:rPr>
          <w:b/>
        </w:rPr>
        <w:t xml:space="preserve">Bayesian Design Prior </w:t>
      </w:r>
    </w:p>
    <w:p w14:paraId="6B4FA29B" w14:textId="19BD8884" w:rsidR="008677E3" w:rsidRDefault="00454348" w:rsidP="00081B45">
      <w:pPr>
        <w:pBdr>
          <w:top w:val="single" w:sz="4" w:space="1" w:color="auto"/>
          <w:left w:val="single" w:sz="4" w:space="4" w:color="auto"/>
          <w:bottom w:val="single" w:sz="4" w:space="1" w:color="auto"/>
          <w:right w:val="single" w:sz="4" w:space="4" w:color="auto"/>
        </w:pBdr>
      </w:pPr>
      <w:r>
        <w:t xml:space="preserve">A specified </w:t>
      </w:r>
      <w:r w:rsidR="004E1E10">
        <w:t>distribution over effect sizes to be used in the planning of studies (often a distribution of expected effect sizes)</w:t>
      </w:r>
    </w:p>
    <w:p w14:paraId="5D96CAAA" w14:textId="64D74D3B" w:rsidR="008677E3" w:rsidRPr="00550359" w:rsidRDefault="008677E3" w:rsidP="008677E3">
      <w:pPr>
        <w:pBdr>
          <w:top w:val="single" w:sz="4" w:space="1" w:color="auto"/>
          <w:left w:val="single" w:sz="4" w:space="4" w:color="auto"/>
          <w:bottom w:val="single" w:sz="4" w:space="1" w:color="auto"/>
          <w:right w:val="single" w:sz="4" w:space="4" w:color="auto"/>
        </w:pBdr>
        <w:rPr>
          <w:b/>
        </w:rPr>
      </w:pPr>
      <w:r w:rsidRPr="00550359">
        <w:rPr>
          <w:b/>
        </w:rPr>
        <w:t xml:space="preserve">Bayesian Analysis Prior </w:t>
      </w:r>
    </w:p>
    <w:p w14:paraId="791F8374" w14:textId="05EC2B0E" w:rsidR="00A3058B" w:rsidRDefault="004E1E10" w:rsidP="00081B45">
      <w:pPr>
        <w:pBdr>
          <w:top w:val="single" w:sz="4" w:space="1" w:color="auto"/>
          <w:left w:val="single" w:sz="4" w:space="4" w:color="auto"/>
          <w:bottom w:val="single" w:sz="4" w:space="1" w:color="auto"/>
          <w:right w:val="single" w:sz="4" w:space="4" w:color="auto"/>
        </w:pBdr>
      </w:pPr>
      <w:r>
        <w:t xml:space="preserve">A specified distribution over effect sizes to be used in the planning of studies (often </w:t>
      </w:r>
      <w:r w:rsidR="00A220DC">
        <w:t>representing a</w:t>
      </w:r>
      <w:r>
        <w:t xml:space="preserve"> sceptical </w:t>
      </w:r>
      <w:r w:rsidR="00A220DC">
        <w:t xml:space="preserve">observer or </w:t>
      </w:r>
      <w:r w:rsidR="005F2734">
        <w:t>one of</w:t>
      </w:r>
      <w:r w:rsidR="00A220DC">
        <w:t xml:space="preserve"> a number of default priors</w:t>
      </w:r>
      <w:r>
        <w:t xml:space="preserve">) </w:t>
      </w:r>
    </w:p>
    <w:p w14:paraId="503C6A5D" w14:textId="5DFF76C6" w:rsidR="00F12C96" w:rsidRPr="00F53B38" w:rsidRDefault="00F12C96" w:rsidP="00081B45">
      <w:pPr>
        <w:pBdr>
          <w:top w:val="single" w:sz="4" w:space="1" w:color="auto"/>
          <w:left w:val="single" w:sz="4" w:space="4" w:color="auto"/>
          <w:bottom w:val="single" w:sz="4" w:space="1" w:color="auto"/>
          <w:right w:val="single" w:sz="4" w:space="4" w:color="auto"/>
        </w:pBdr>
        <w:rPr>
          <w:b/>
        </w:rPr>
      </w:pPr>
      <w:r w:rsidRPr="00F53B38">
        <w:rPr>
          <w:b/>
        </w:rPr>
        <w:t>Confidence</w:t>
      </w:r>
      <w:r w:rsidR="00952939">
        <w:rPr>
          <w:b/>
        </w:rPr>
        <w:t xml:space="preserve"> level</w:t>
      </w:r>
    </w:p>
    <w:p w14:paraId="38F977DA" w14:textId="54080C40" w:rsidR="00A3058B" w:rsidRDefault="00A43060" w:rsidP="00081B45">
      <w:pPr>
        <w:pBdr>
          <w:top w:val="single" w:sz="4" w:space="1" w:color="auto"/>
          <w:left w:val="single" w:sz="4" w:space="4" w:color="auto"/>
          <w:bottom w:val="single" w:sz="4" w:space="1" w:color="auto"/>
          <w:right w:val="single" w:sz="4" w:space="4" w:color="auto"/>
        </w:pBdr>
      </w:pPr>
      <w:r>
        <w:t>The c</w:t>
      </w:r>
      <w:r w:rsidR="00F12C96">
        <w:t>onfidence</w:t>
      </w:r>
      <w:r w:rsidR="00F008D4">
        <w:t xml:space="preserve"> </w:t>
      </w:r>
      <w:r w:rsidR="00952939">
        <w:t>level</w:t>
      </w:r>
      <w:r>
        <w:t xml:space="preserve"> of a confidence interval</w:t>
      </w:r>
      <w:r w:rsidR="00F12C96">
        <w:t xml:space="preserve"> describes the probability that a particular statistical procedure will contain the true population parameter given that the statistical procedure</w:t>
      </w:r>
      <w:r w:rsidR="002E6FDC">
        <w:t>’</w:t>
      </w:r>
      <w:r w:rsidR="00F12C96">
        <w:t xml:space="preserve">s assumptions are met. </w:t>
      </w:r>
    </w:p>
    <w:p w14:paraId="07617518" w14:textId="77777777" w:rsidR="00081B45" w:rsidRPr="007D3283" w:rsidRDefault="00081B45" w:rsidP="007D3283"/>
    <w:p w14:paraId="36439FCE" w14:textId="74DD0FFC" w:rsidR="009611F0" w:rsidRDefault="002342D0" w:rsidP="009E2636">
      <w:pPr>
        <w:pStyle w:val="Heading2"/>
      </w:pPr>
      <w:r>
        <w:t xml:space="preserve">Approaches to formal </w:t>
      </w:r>
      <w:r w:rsidR="003E1AD5">
        <w:t>sample</w:t>
      </w:r>
      <w:r>
        <w:t xml:space="preserve"> size planning</w:t>
      </w:r>
      <w:r w:rsidR="009611F0" w:rsidRPr="00ED1599">
        <w:t xml:space="preserve"> </w:t>
      </w:r>
    </w:p>
    <w:p w14:paraId="3716E0D4" w14:textId="257FDEE5" w:rsidR="006E32D6" w:rsidRDefault="006E32D6" w:rsidP="006E32D6">
      <w:pPr>
        <w:spacing w:line="360" w:lineRule="auto"/>
        <w:ind w:firstLine="720"/>
        <w:rPr>
          <w:rFonts w:cstheme="minorHAnsi"/>
        </w:rPr>
      </w:pPr>
      <w:r>
        <w:t xml:space="preserve">In frequentist sample size determination, such as power analysis or </w:t>
      </w:r>
      <w:bookmarkStart w:id="0" w:name="_Hlk523129317"/>
      <w:r>
        <w:t>Accuracy in Parameter Estimation (</w:t>
      </w:r>
      <w:proofErr w:type="spellStart"/>
      <w:r>
        <w:t>AiPE</w:t>
      </w:r>
      <w:proofErr w:type="spellEnd"/>
      <w:r>
        <w:t>)</w:t>
      </w:r>
      <w:bookmarkEnd w:id="0"/>
      <w:r>
        <w:t xml:space="preserve">, researchers must specify </w:t>
      </w:r>
      <w:r w:rsidR="007D3283">
        <w:t>an</w:t>
      </w:r>
      <w:r>
        <w:t xml:space="preserve"> alternative hypothesis</w:t>
      </w:r>
      <w:r w:rsidR="007D3283">
        <w:t xml:space="preserve"> and research design</w:t>
      </w:r>
      <w:r>
        <w:t xml:space="preserve"> </w:t>
      </w:r>
      <w:r>
        <w:rPr>
          <w:rFonts w:cstheme="minorHAnsi"/>
        </w:rPr>
        <w:t>in sufficient detail to determine the sampling distribution</w:t>
      </w:r>
      <w:r w:rsidR="007D3283">
        <w:rPr>
          <w:rFonts w:cstheme="minorHAnsi"/>
        </w:rPr>
        <w:t xml:space="preserve"> </w:t>
      </w:r>
      <w:r>
        <w:rPr>
          <w:rFonts w:cstheme="minorHAnsi"/>
        </w:rPr>
        <w:t xml:space="preserve">of the test </w:t>
      </w:r>
      <w:r w:rsidR="00081B45">
        <w:rPr>
          <w:rFonts w:cstheme="minorHAnsi"/>
        </w:rPr>
        <w:t xml:space="preserve">statistic </w:t>
      </w:r>
      <w:r>
        <w:rPr>
          <w:rFonts w:cstheme="minorHAnsi"/>
        </w:rPr>
        <w:t xml:space="preserve">under </w:t>
      </w:r>
      <w:r w:rsidR="0039430A">
        <w:rPr>
          <w:rFonts w:cstheme="minorHAnsi"/>
        </w:rPr>
        <w:t>a specific</w:t>
      </w:r>
      <w:r>
        <w:rPr>
          <w:rFonts w:cstheme="minorHAnsi"/>
        </w:rPr>
        <w:t xml:space="preserve"> alternative hypothesis.</w:t>
      </w:r>
      <w:r w:rsidR="007D3283">
        <w:rPr>
          <w:rFonts w:cstheme="minorHAnsi"/>
        </w:rPr>
        <w:t xml:space="preserve"> </w:t>
      </w:r>
      <w:r>
        <w:rPr>
          <w:rFonts w:cstheme="minorHAnsi"/>
        </w:rPr>
        <w:t>This allows for an examination of the expected behaviour of a particular statistical analysis under the specified alternative hypothesis.</w:t>
      </w:r>
      <w:r w:rsidR="007D3283">
        <w:rPr>
          <w:rFonts w:cstheme="minorHAnsi"/>
        </w:rPr>
        <w:t xml:space="preserve"> </w:t>
      </w:r>
      <w:r>
        <w:rPr>
          <w:rFonts w:cstheme="minorHAnsi"/>
        </w:rPr>
        <w:t xml:space="preserve">For relatively simple designs (e.g., for a comparison of the mean scores of two independent groups or correlational analysis) the specification of a single standardised effect size </w:t>
      </w:r>
      <w:r w:rsidR="007D3283">
        <w:rPr>
          <w:rFonts w:cstheme="minorHAnsi"/>
        </w:rPr>
        <w:t xml:space="preserve">(e.g., a Cohen’s </w:t>
      </w:r>
      <w:r w:rsidR="007D3283" w:rsidRPr="007D3283">
        <w:rPr>
          <w:rFonts w:cstheme="minorHAnsi"/>
          <w:i/>
        </w:rPr>
        <w:t>d</w:t>
      </w:r>
      <w:r w:rsidR="007D3283">
        <w:rPr>
          <w:rFonts w:cstheme="minorHAnsi"/>
          <w:i/>
        </w:rPr>
        <w:t xml:space="preserve"> </w:t>
      </w:r>
      <w:r w:rsidR="007D3283">
        <w:rPr>
          <w:rFonts w:cstheme="minorHAnsi"/>
        </w:rPr>
        <w:t xml:space="preserve">or Pearson’s </w:t>
      </w:r>
      <w:r w:rsidR="007D3283" w:rsidRPr="007D3283">
        <w:rPr>
          <w:rFonts w:cstheme="minorHAnsi"/>
          <w:i/>
        </w:rPr>
        <w:t>r</w:t>
      </w:r>
      <w:r w:rsidR="007D3283">
        <w:rPr>
          <w:rFonts w:cstheme="minorHAnsi"/>
        </w:rPr>
        <w:t xml:space="preserve">) and sample size </w:t>
      </w:r>
      <w:r>
        <w:rPr>
          <w:rFonts w:cstheme="minorHAnsi"/>
        </w:rPr>
        <w:t xml:space="preserve">characterises the sampling distribution under the alternative hypothesis adequately for power analysis </w:t>
      </w:r>
      <w:r>
        <w:rPr>
          <w:rFonts w:cstheme="minorHAnsi"/>
        </w:rPr>
        <w:fldChar w:fldCharType="begin"/>
      </w:r>
      <w:r>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Fonts w:cstheme="minorHAnsi"/>
        </w:rPr>
        <w:fldChar w:fldCharType="separate"/>
      </w:r>
      <w:r>
        <w:rPr>
          <w:rFonts w:cstheme="minorHAnsi"/>
          <w:noProof/>
        </w:rPr>
        <w:t>(Cohen, 1988)</w:t>
      </w:r>
      <w:r>
        <w:rPr>
          <w:rFonts w:cstheme="minorHAnsi"/>
        </w:rPr>
        <w:fldChar w:fldCharType="end"/>
      </w:r>
      <w:r>
        <w:rPr>
          <w:rFonts w:cstheme="minorHAnsi"/>
        </w:rPr>
        <w:t>. For more complex designs (e.g., when covariates are to be included or when repeated measures designs are used) additional parameters may need to be specified</w:t>
      </w:r>
      <w:r w:rsidR="007D3283">
        <w:rPr>
          <w:rFonts w:cstheme="minorHAnsi"/>
        </w:rPr>
        <w:t xml:space="preserve"> such as the correlation between repeated measures</w:t>
      </w:r>
      <w:r w:rsidR="000376E8">
        <w:rPr>
          <w:rFonts w:cstheme="minorHAnsi"/>
        </w:rPr>
        <w:t xml:space="preserve"> and</w:t>
      </w:r>
      <w:r w:rsidR="007D3283">
        <w:rPr>
          <w:rFonts w:cstheme="minorHAnsi"/>
        </w:rPr>
        <w:t xml:space="preserve"> the number of included variables</w:t>
      </w:r>
      <w:r w:rsidR="000376E8">
        <w:rPr>
          <w:rFonts w:cstheme="minorHAnsi"/>
        </w:rPr>
        <w:t>.</w:t>
      </w:r>
    </w:p>
    <w:p w14:paraId="729A02F0" w14:textId="595739F8" w:rsidR="00D93AEB" w:rsidRDefault="00087A6D" w:rsidP="00D93AEB">
      <w:pPr>
        <w:spacing w:line="360" w:lineRule="auto"/>
        <w:ind w:firstLine="720"/>
        <w:rPr>
          <w:rFonts w:cstheme="minorHAnsi"/>
          <w:b/>
        </w:rPr>
      </w:pPr>
      <w:r>
        <w:t>Whatever</w:t>
      </w:r>
      <w:r>
        <w:rPr>
          <w:rFonts w:cstheme="minorHAnsi"/>
        </w:rPr>
        <w:t xml:space="preserve"> </w:t>
      </w:r>
      <w:r w:rsidR="005F3885">
        <w:rPr>
          <w:rFonts w:cstheme="minorHAnsi"/>
        </w:rPr>
        <w:t xml:space="preserve">approach to </w:t>
      </w:r>
      <w:r>
        <w:rPr>
          <w:rFonts w:cstheme="minorHAnsi"/>
        </w:rPr>
        <w:t xml:space="preserve">statistical analysis is taken, </w:t>
      </w:r>
      <w:r>
        <w:t xml:space="preserve">when formal sample size planning is used </w:t>
      </w:r>
      <w:r>
        <w:rPr>
          <w:rFonts w:cstheme="minorHAnsi"/>
        </w:rPr>
        <w:t xml:space="preserve">it is important to understand that the method used to develop the alternative hypothesis (i.e., the effect sizes and parameter estimates used in power analysis) impacts the meaning of the results. </w:t>
      </w:r>
      <w:r w:rsidR="00665BA9">
        <w:rPr>
          <w:rFonts w:cstheme="minorHAnsi"/>
        </w:rPr>
        <w:t xml:space="preserve">Under no approach is it possible to discover the ‘true’ statistical power of a given statistical analysis, </w:t>
      </w:r>
      <w:r w:rsidR="004E59D3">
        <w:rPr>
          <w:rFonts w:cstheme="minorHAnsi"/>
        </w:rPr>
        <w:t xml:space="preserve">the true effect size is never known </w:t>
      </w:r>
      <w:r w:rsidR="00665BA9">
        <w:rPr>
          <w:rFonts w:cstheme="minorHAnsi"/>
        </w:rPr>
        <w:t>and these different approaches to estimating effect sizes</w:t>
      </w:r>
      <w:r w:rsidR="004E59D3">
        <w:rPr>
          <w:rFonts w:cstheme="minorHAnsi"/>
        </w:rPr>
        <w:t xml:space="preserve"> for </w:t>
      </w:r>
      <w:r w:rsidR="004E59D3">
        <w:rPr>
          <w:rFonts w:cstheme="minorHAnsi"/>
        </w:rPr>
        <w:lastRenderedPageBreak/>
        <w:t xml:space="preserve">power analysis lead to very different </w:t>
      </w:r>
      <w:r w:rsidR="00081509">
        <w:rPr>
          <w:rFonts w:cstheme="minorHAnsi"/>
        </w:rPr>
        <w:t>interpretations</w:t>
      </w:r>
      <w:r w:rsidR="004E59D3">
        <w:rPr>
          <w:rFonts w:cstheme="minorHAnsi"/>
        </w:rPr>
        <w:t xml:space="preserve"> of the estimated statistical power of analyses</w:t>
      </w:r>
      <w:r w:rsidR="00665BA9">
        <w:rPr>
          <w:rFonts w:cstheme="minorHAnsi"/>
        </w:rPr>
        <w:t xml:space="preserve">. </w:t>
      </w:r>
      <w:r w:rsidR="00D715BD">
        <w:rPr>
          <w:rFonts w:cstheme="minorHAnsi"/>
        </w:rPr>
        <w:t xml:space="preserve">Under no </w:t>
      </w:r>
      <w:r w:rsidR="00662E03">
        <w:rPr>
          <w:rFonts w:cstheme="minorHAnsi"/>
        </w:rPr>
        <w:t>approach</w:t>
      </w:r>
      <w:r w:rsidR="00D715BD">
        <w:rPr>
          <w:rFonts w:cstheme="minorHAnsi"/>
        </w:rPr>
        <w:t xml:space="preserve"> is it possible to discover the ‘true’ statistical power of a proposed analysis, the true effect size is never know</w:t>
      </w:r>
      <w:r w:rsidR="00662E03">
        <w:rPr>
          <w:rFonts w:cstheme="minorHAnsi"/>
        </w:rPr>
        <w:t xml:space="preserve"> </w:t>
      </w:r>
      <w:r w:rsidR="00662E03">
        <w:rPr>
          <w:rFonts w:cstheme="minorHAnsi"/>
        </w:rPr>
        <w:fldChar w:fldCharType="begin"/>
      </w:r>
      <w:r w:rsidR="00662E03">
        <w:rPr>
          <w:rFonts w:cstheme="minorHAnsi"/>
        </w:rPr>
        <w:instrText xml:space="preserve"> ADDIN EN.CITE &lt;EndNote&gt;&lt;Cite&gt;&lt;Author&gt;Morey&lt;/Author&gt;&lt;Year&gt;2017, July 26th&lt;/Year&gt;&lt;RecNum&gt;731&lt;/RecNum&gt;&lt;DisplayText&gt;(Morey &amp;amp; Mayo, 2017, July 26th)&lt;/DisplayText&gt;&lt;record&gt;&lt;rec-number&gt;731&lt;/rec-number&gt;&lt;foreign-keys&gt;&lt;key app="EN" db-id="9xrafw5sx95dvre9w5hpevd89fzwtwr9twsw" timestamp="1513223003"&gt;731&lt;/key&gt;&lt;/foreign-keys&gt;&lt;ref-type name="Journal Article"&gt;17&lt;/ref-type&gt;&lt;contributors&gt;&lt;authors&gt;&lt;author&gt;Morey, Richard D&lt;/author&gt;&lt;author&gt;Mayo, Deborah&lt;/author&gt;&lt;/authors&gt;&lt;/contributors&gt;&lt;titles&gt;&lt;title&gt; A Poor Prognosis for the Diagnostic Screening Critique of Statistical Tests. Retrieved from osf.io/nepx9&lt;/title&gt;&lt;/titles&gt;&lt;dates&gt;&lt;year&gt;2017, July 26th&lt;/year&gt;&lt;/dates&gt;&lt;urls&gt;&lt;/urls&gt;&lt;/record&gt;&lt;/Cite&gt;&lt;/EndNote&gt;</w:instrText>
      </w:r>
      <w:r w:rsidR="00662E03">
        <w:rPr>
          <w:rFonts w:cstheme="minorHAnsi"/>
        </w:rPr>
        <w:fldChar w:fldCharType="separate"/>
      </w:r>
      <w:r w:rsidR="00662E03">
        <w:rPr>
          <w:rFonts w:cstheme="minorHAnsi"/>
          <w:noProof/>
        </w:rPr>
        <w:t>(Morey &amp; Mayo, 2017, July 26th)</w:t>
      </w:r>
      <w:r w:rsidR="00662E03">
        <w:rPr>
          <w:rFonts w:cstheme="minorHAnsi"/>
        </w:rPr>
        <w:fldChar w:fldCharType="end"/>
      </w:r>
      <w:r w:rsidR="00D715BD">
        <w:rPr>
          <w:rFonts w:cstheme="minorHAnsi"/>
        </w:rPr>
        <w:t xml:space="preserve">, and these different approaches to estimating effect sizes lead to very different interpretations of the estimated statistical power of analyses. </w:t>
      </w:r>
      <w:r w:rsidR="00662E03">
        <w:rPr>
          <w:rFonts w:cstheme="minorHAnsi"/>
        </w:rPr>
        <w:t>I</w:t>
      </w:r>
      <w:r w:rsidR="004F5304">
        <w:rPr>
          <w:rFonts w:cstheme="minorHAnsi"/>
        </w:rPr>
        <w:t xml:space="preserve">t is arguable that there is no single true effect size on an a priori basis, as the small differences in variability in methods, situation and population sampled from will impact the unknown true effect size at least to some extent </w:t>
      </w:r>
      <w:r w:rsidR="004F5304">
        <w:rPr>
          <w:rFonts w:cstheme="minorHAnsi"/>
        </w:rPr>
        <w:fldChar w:fldCharType="begin"/>
      </w:r>
      <w:r w:rsidR="004F5304">
        <w:rPr>
          <w:rFonts w:cstheme="minorHAnsi"/>
        </w:rPr>
        <w:instrText xml:space="preserve"> ADDIN EN.CITE &lt;EndNote&gt;&lt;Cite&gt;&lt;Author&gt;Amrhein&lt;/Author&gt;&lt;Year&gt;2018&lt;/Year&gt;&lt;RecNum&gt;826&lt;/RecNum&gt;&lt;DisplayText&gt;(Amrhein, Trafimow, &amp;amp; Greenland, 2018)&lt;/DisplayText&gt;&lt;record&gt;&lt;rec-number&gt;826&lt;/rec-number&gt;&lt;foreign-keys&gt;&lt;key app="EN" db-id="9xrafw5sx95dvre9w5hpevd89fzwtwr9twsw" timestamp="1524052281"&gt;826&lt;/key&gt;&lt;/foreign-keys&gt;&lt;ref-type name="Journal Article"&gt;17&lt;/ref-type&gt;&lt;contributors&gt;&lt;authors&gt;&lt;author&gt;Amrhein, Valentin&lt;/author&gt;&lt;author&gt;Trafimow, David&lt;/author&gt;&lt;author&gt;Greenland, Sander&lt;/author&gt;&lt;/authors&gt;&lt;/contributors&gt;&lt;titles&gt;&lt;title&gt;Abandon statistical inference&lt;/title&gt;&lt;secondary-title&gt;PeerJ Preprints&lt;/secondary-title&gt;&lt;alt-title&gt;PeerJ Preprints&lt;/alt-title&gt;&lt;/titles&gt;&lt;periodical&gt;&lt;full-title&gt;PeerJ Preprints&lt;/full-title&gt;&lt;abbr-1&gt;PeerJ Preprints&lt;/abbr-1&gt;&lt;/periodical&gt;&lt;alt-periodical&gt;&lt;full-title&gt;PeerJ Preprints&lt;/full-title&gt;&lt;abbr-1&gt;PeerJ Preprints&lt;/abbr-1&gt;&lt;/alt-periodical&gt;&lt;pages&gt;e26857v1&lt;/pages&gt;&lt;volume&gt;6&lt;/volume&gt;&lt;keywords&gt;&lt;keyword&gt;NHST&lt;/keyword&gt;&lt;keyword&gt;Significance&lt;/keyword&gt;&lt;keyword&gt;Publication bias&lt;/keyword&gt;&lt;keyword&gt;Replicability&lt;/keyword&gt;&lt;keyword&gt;P-value&lt;/keyword&gt;&lt;keyword&gt;Descriptive statistics&lt;/keyword&gt;&lt;keyword&gt;Inferential statistics&lt;/keyword&gt;&lt;keyword&gt;Uncertainty&lt;/keyword&gt;&lt;keyword&gt;Reproducibility&lt;/keyword&gt;&lt;keyword&gt;Hypothesis testing&lt;/keyword&gt;&lt;/keywords&gt;&lt;dates&gt;&lt;year&gt;2018&lt;/year&gt;&lt;pub-dates&gt;&lt;date&gt;2018/04/16&lt;/date&gt;&lt;/pub-dates&gt;&lt;/dates&gt;&lt;isbn&gt;2167-9843&lt;/isbn&gt;&lt;urls&gt;&lt;related-urls&gt;&lt;url&gt;https://doi.org/10.7287/peerj.preprints.26857v1&lt;/url&gt;&lt;/related-urls&gt;&lt;/urls&gt;&lt;electronic-resource-num&gt;10.7287/peerj.preprints.26857v1&lt;/electronic-resource-num&gt;&lt;/record&gt;&lt;/Cite&gt;&lt;/EndNote&gt;</w:instrText>
      </w:r>
      <w:r w:rsidR="004F5304">
        <w:rPr>
          <w:rFonts w:cstheme="minorHAnsi"/>
        </w:rPr>
        <w:fldChar w:fldCharType="separate"/>
      </w:r>
      <w:r w:rsidR="004F5304">
        <w:rPr>
          <w:rFonts w:cstheme="minorHAnsi"/>
          <w:noProof/>
        </w:rPr>
        <w:t>(Amrhein, Trafimow, &amp; Greenland, 2018)</w:t>
      </w:r>
      <w:r w:rsidR="004F5304">
        <w:rPr>
          <w:rFonts w:cstheme="minorHAnsi"/>
        </w:rPr>
        <w:fldChar w:fldCharType="end"/>
      </w:r>
      <w:r w:rsidR="004F5304">
        <w:rPr>
          <w:rFonts w:cstheme="minorHAnsi"/>
        </w:rPr>
        <w:t>.</w:t>
      </w:r>
      <w:r w:rsidR="00662E03">
        <w:rPr>
          <w:rFonts w:cstheme="minorHAnsi"/>
        </w:rPr>
        <w:t xml:space="preserve"> </w:t>
      </w:r>
    </w:p>
    <w:p w14:paraId="3A8077EA" w14:textId="490314E0" w:rsidR="00D93AEB" w:rsidRPr="00DA6F3D" w:rsidRDefault="006257BF" w:rsidP="00D93AEB">
      <w:pPr>
        <w:spacing w:line="360" w:lineRule="auto"/>
        <w:ind w:firstLine="720"/>
        <w:rPr>
          <w:rFonts w:cstheme="minorHAnsi"/>
          <w:b/>
        </w:rPr>
      </w:pPr>
      <w:r>
        <w:rPr>
          <w:rFonts w:cstheme="minorHAnsi"/>
          <w:b/>
        </w:rPr>
        <w:t>What approaches are currently being used?</w:t>
      </w:r>
    </w:p>
    <w:p w14:paraId="0AE4D038" w14:textId="72BEA823" w:rsidR="00FA2604" w:rsidRDefault="008E7CF5" w:rsidP="007E4C14">
      <w:pPr>
        <w:spacing w:line="360" w:lineRule="auto"/>
        <w:ind w:firstLine="720"/>
        <w:rPr>
          <w:rFonts w:cstheme="minorHAnsi"/>
        </w:rPr>
      </w:pPr>
      <w:r w:rsidRPr="008E7CF5">
        <w:rPr>
          <w:rFonts w:cstheme="minorHAnsi"/>
        </w:rPr>
        <w:t xml:space="preserve">In order to get an initial estimate of the research planning practices common in psychology I assessed the 121 empirical research articles published in the November 2017 to August 2018 issues of Psychological Science. Of the 121 empirical research articles published during this period 51 articles reported a power analysis, 42% of sampled articles (95% Wilson score interval [34%, 51%]). </w:t>
      </w:r>
      <w:r w:rsidR="007E4C14">
        <w:rPr>
          <w:rFonts w:cstheme="minorHAnsi"/>
        </w:rPr>
        <w:t xml:space="preserve">None reported using any other technique (e.g., AIPE to plan for precise </w:t>
      </w:r>
      <w:r w:rsidR="007F3068">
        <w:rPr>
          <w:rFonts w:cstheme="minorHAnsi"/>
        </w:rPr>
        <w:t>interval</w:t>
      </w:r>
      <w:r w:rsidR="007E4C14">
        <w:rPr>
          <w:rFonts w:cstheme="minorHAnsi"/>
        </w:rPr>
        <w:t xml:space="preserve"> estimates or Bayesian sample size planning methods). </w:t>
      </w:r>
      <w:r w:rsidRPr="008E7CF5">
        <w:rPr>
          <w:rFonts w:cstheme="minorHAnsi"/>
        </w:rPr>
        <w:t xml:space="preserve">Of the reported power analyses, the most common approach was to effect size selection was to use a </w:t>
      </w:r>
      <w:r w:rsidR="00AB58D4">
        <w:rPr>
          <w:rFonts w:cstheme="minorHAnsi"/>
        </w:rPr>
        <w:t>s</w:t>
      </w:r>
      <w:r w:rsidRPr="008E7CF5">
        <w:rPr>
          <w:rFonts w:cstheme="minorHAnsi"/>
        </w:rPr>
        <w:t>ingle previous study as the effect size, with 12 articles (10% of</w:t>
      </w:r>
      <w:r w:rsidR="00A54741">
        <w:rPr>
          <w:rFonts w:cstheme="minorHAnsi"/>
        </w:rPr>
        <w:t xml:space="preserve"> examined</w:t>
      </w:r>
      <w:r w:rsidRPr="008E7CF5">
        <w:rPr>
          <w:rFonts w:cstheme="minorHAnsi"/>
        </w:rPr>
        <w:t xml:space="preserve"> articles) reporting having done so.</w:t>
      </w:r>
      <w:r w:rsidR="008C0BD3">
        <w:rPr>
          <w:rFonts w:cstheme="minorHAnsi"/>
        </w:rPr>
        <w:t xml:space="preserve"> </w:t>
      </w:r>
      <w:r w:rsidRPr="008E7CF5">
        <w:rPr>
          <w:rFonts w:cstheme="minorHAnsi"/>
        </w:rPr>
        <w:t xml:space="preserve">Despite the fact that pilot studies are almost by definition too small to reliably estimate the true population parameter value of interest, 3 </w:t>
      </w:r>
      <w:r w:rsidR="00A54741" w:rsidRPr="008E7CF5">
        <w:rPr>
          <w:rFonts w:cstheme="minorHAnsi"/>
        </w:rPr>
        <w:t xml:space="preserve">studies </w:t>
      </w:r>
      <w:r w:rsidR="00A54741">
        <w:rPr>
          <w:rFonts w:cstheme="minorHAnsi"/>
        </w:rPr>
        <w:t>(</w:t>
      </w:r>
      <w:r w:rsidR="00C76E6F">
        <w:rPr>
          <w:rFonts w:cstheme="minorHAnsi"/>
        </w:rPr>
        <w:t>2%</w:t>
      </w:r>
      <w:r w:rsidR="00A54741">
        <w:rPr>
          <w:rFonts w:cstheme="minorHAnsi"/>
        </w:rPr>
        <w:t xml:space="preserve"> of articles</w:t>
      </w:r>
      <w:r w:rsidR="00C76E6F">
        <w:rPr>
          <w:rFonts w:cstheme="minorHAnsi"/>
        </w:rPr>
        <w:t xml:space="preserve">) </w:t>
      </w:r>
      <w:r w:rsidRPr="008E7CF5">
        <w:rPr>
          <w:rFonts w:cstheme="minorHAnsi"/>
        </w:rPr>
        <w:t>reported having estimated the effect size with this value.</w:t>
      </w:r>
      <w:r w:rsidR="008C0BD3">
        <w:rPr>
          <w:rFonts w:cstheme="minorHAnsi"/>
        </w:rPr>
        <w:t xml:space="preserve"> </w:t>
      </w:r>
      <w:r w:rsidRPr="008E7CF5">
        <w:rPr>
          <w:rFonts w:cstheme="minorHAnsi"/>
        </w:rPr>
        <w:t>Almost as many used benchmarks from Cohen (1988; n = 9, 7%</w:t>
      </w:r>
      <w:r w:rsidR="00A54741">
        <w:rPr>
          <w:rFonts w:cstheme="minorHAnsi"/>
        </w:rPr>
        <w:t xml:space="preserve"> of articles</w:t>
      </w:r>
      <w:r w:rsidRPr="008E7CF5">
        <w:rPr>
          <w:rFonts w:cstheme="minorHAnsi"/>
        </w:rPr>
        <w:t>)</w:t>
      </w:r>
      <w:proofErr w:type="gramStart"/>
      <w:r w:rsidRPr="008E7CF5">
        <w:rPr>
          <w:rFonts w:cstheme="minorHAnsi"/>
        </w:rPr>
        <w:t xml:space="preserve">. </w:t>
      </w:r>
      <w:proofErr w:type="gramEnd"/>
      <w:r w:rsidR="00EE2F1F">
        <w:rPr>
          <w:rFonts w:cstheme="minorHAnsi"/>
        </w:rPr>
        <w:t>Six articles</w:t>
      </w:r>
      <w:r w:rsidR="00EE2F1F" w:rsidRPr="008E7CF5">
        <w:rPr>
          <w:rFonts w:cstheme="minorHAnsi"/>
        </w:rPr>
        <w:t xml:space="preserve"> (5%) </w:t>
      </w:r>
      <w:r w:rsidR="00EE2F1F">
        <w:rPr>
          <w:rFonts w:cstheme="minorHAnsi"/>
        </w:rPr>
        <w:t xml:space="preserve">reported a </w:t>
      </w:r>
      <w:r w:rsidR="005E080F">
        <w:rPr>
          <w:rFonts w:cstheme="minorHAnsi"/>
        </w:rPr>
        <w:t>sensitivity</w:t>
      </w:r>
      <w:r w:rsidR="00EE2F1F">
        <w:rPr>
          <w:rFonts w:cstheme="minorHAnsi"/>
        </w:rPr>
        <w:t xml:space="preserve"> analysis, </w:t>
      </w:r>
      <w:r w:rsidRPr="008E7CF5">
        <w:rPr>
          <w:rFonts w:cstheme="minorHAnsi"/>
        </w:rPr>
        <w:t xml:space="preserve">showing the effect size that the sample size gave them 80% power to detect. </w:t>
      </w:r>
      <w:r w:rsidR="007F7064">
        <w:rPr>
          <w:rFonts w:cstheme="minorHAnsi"/>
        </w:rPr>
        <w:t>Seven articles (</w:t>
      </w:r>
      <w:r w:rsidRPr="008E7CF5">
        <w:rPr>
          <w:rFonts w:cstheme="minorHAnsi"/>
        </w:rPr>
        <w:t>6%</w:t>
      </w:r>
      <w:r w:rsidR="007F7064">
        <w:rPr>
          <w:rFonts w:cstheme="minorHAnsi"/>
        </w:rPr>
        <w:t>)</w:t>
      </w:r>
      <w:r w:rsidRPr="008E7CF5">
        <w:rPr>
          <w:rFonts w:cstheme="minorHAnsi"/>
        </w:rPr>
        <w:t>, did not provide any justification for the effect size they reported having used in power analysis, and 4 articles (3%) did not state the effect size that they used in a reported power analysis.</w:t>
      </w:r>
      <w:r w:rsidR="00847130">
        <w:rPr>
          <w:rFonts w:cstheme="minorHAnsi"/>
        </w:rPr>
        <w:t xml:space="preserve"> </w:t>
      </w:r>
      <w:r w:rsidRPr="008E7CF5">
        <w:rPr>
          <w:rFonts w:cstheme="minorHAnsi"/>
        </w:rPr>
        <w:t xml:space="preserve">Just </w:t>
      </w:r>
      <w:r w:rsidR="005E080F">
        <w:rPr>
          <w:rFonts w:cstheme="minorHAnsi"/>
        </w:rPr>
        <w:t>3</w:t>
      </w:r>
      <w:r w:rsidRPr="008E7CF5">
        <w:rPr>
          <w:rFonts w:cstheme="minorHAnsi"/>
        </w:rPr>
        <w:t xml:space="preserve"> articles, 2% of the examined articles, reported that they adjusted their estimates for publication bias, and all of these articles used ad-hoc methods such as doubling the sample size that resulted from a power analysis or using the lowest reported effect for an intervention as opposed to the more sophisticated methods that have been proposed</w:t>
      </w:r>
      <w:r w:rsidR="00F60835">
        <w:rPr>
          <w:rFonts w:cstheme="minorHAnsi"/>
        </w:rPr>
        <w:t xml:space="preserve"> </w:t>
      </w:r>
      <w:r w:rsidR="00F60835">
        <w:rPr>
          <w:rFonts w:cstheme="minorHAnsi"/>
        </w:rPr>
        <w:fldChar w:fldCharType="begin">
          <w:fldData xml:space="preserve">PEVuZE5vdGU+PENpdGU+PEF1dGhvcj5BbmRlcnNvbjwvQXV0aG9yPjxZZWFyPjIwMTc8L1llYXI+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</w:fldData>
        </w:fldChar>
      </w:r>
      <w:r w:rsidR="00F60835">
        <w:rPr>
          <w:rFonts w:cstheme="minorHAnsi"/>
        </w:rPr>
        <w:instrText xml:space="preserve"> ADDIN EN.CITE </w:instrText>
      </w:r>
      <w:r w:rsidR="00F60835">
        <w:rPr>
          <w:rFonts w:cstheme="minorHAnsi"/>
        </w:rPr>
        <w:fldChar w:fldCharType="begin">
          <w:fldData xml:space="preserve">PEVuZE5vdGU+PENpdGU+PEF1dGhvcj5BbmRlcnNvbjwvQXV0aG9yPjxZZWFyPjIwMTc8L1llYXI+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</w:fldData>
        </w:fldChar>
      </w:r>
      <w:r w:rsidR="00F60835">
        <w:rPr>
          <w:rFonts w:cstheme="minorHAnsi"/>
        </w:rPr>
        <w:instrText xml:space="preserve"> ADDIN EN.CITE.DATA </w:instrText>
      </w:r>
      <w:r w:rsidR="00F60835">
        <w:rPr>
          <w:rFonts w:cstheme="minorHAnsi"/>
        </w:rPr>
      </w:r>
      <w:r w:rsidR="00F60835">
        <w:rPr>
          <w:rFonts w:cstheme="minorHAnsi"/>
        </w:rPr>
        <w:fldChar w:fldCharType="end"/>
      </w:r>
      <w:r w:rsidR="00F60835">
        <w:rPr>
          <w:rFonts w:cstheme="minorHAnsi"/>
        </w:rPr>
      </w:r>
      <w:r w:rsidR="00F60835">
        <w:rPr>
          <w:rFonts w:cstheme="minorHAnsi"/>
        </w:rPr>
        <w:fldChar w:fldCharType="separate"/>
      </w:r>
      <w:r w:rsidR="00F60835">
        <w:rPr>
          <w:rFonts w:cstheme="minorHAnsi"/>
          <w:noProof/>
        </w:rPr>
        <w:t>(e.g., Anderson et al., 2017; Perugini, Gallucci, &amp; Costantini, 2014)</w:t>
      </w:r>
      <w:r w:rsidR="00F60835">
        <w:rPr>
          <w:rFonts w:cstheme="minorHAnsi"/>
        </w:rPr>
        <w:fldChar w:fldCharType="end"/>
      </w:r>
      <w:r w:rsidRPr="008E7CF5">
        <w:rPr>
          <w:rFonts w:cstheme="minorHAnsi"/>
        </w:rPr>
        <w:t>.</w:t>
      </w:r>
      <w:r w:rsidR="00374893">
        <w:rPr>
          <w:rFonts w:cstheme="minorHAnsi"/>
        </w:rPr>
        <w:t xml:space="preserve"> </w:t>
      </w:r>
      <w:r w:rsidR="00796FEA">
        <w:rPr>
          <w:rFonts w:cstheme="minorHAnsi"/>
        </w:rPr>
        <w:t>S</w:t>
      </w:r>
      <w:r w:rsidR="00D93AEB">
        <w:rPr>
          <w:rFonts w:cstheme="minorHAnsi"/>
        </w:rPr>
        <w:t xml:space="preserve">ee </w:t>
      </w:r>
      <w:hyperlink r:id="rId6" w:history="1">
        <w:r w:rsidR="00D93AEB" w:rsidRPr="00BD13C2">
          <w:rPr>
            <w:rStyle w:val="Hyperlink"/>
            <w:rFonts w:cstheme="minorHAnsi"/>
          </w:rPr>
          <w:t>https://osf.io/bmv2d/</w:t>
        </w:r>
      </w:hyperlink>
      <w:r w:rsidR="00D93AEB">
        <w:rPr>
          <w:rFonts w:cstheme="minorHAnsi"/>
        </w:rPr>
        <w:t xml:space="preserve"> for the data behind the above description</w:t>
      </w:r>
      <w:r>
        <w:rPr>
          <w:rFonts w:cstheme="minorHAnsi"/>
        </w:rPr>
        <w:t xml:space="preserve"> and table [Psych sci] for the </w:t>
      </w:r>
      <w:r w:rsidRPr="009A694D">
        <w:rPr>
          <w:rFonts w:cstheme="minorHAnsi"/>
        </w:rPr>
        <w:t>number and percentage of papers reporting each type of justification for the effect sizes reported in their power analysis</w:t>
      </w:r>
      <w:r>
        <w:rPr>
          <w:rFonts w:cstheme="minorHAnsi"/>
        </w:rPr>
        <w:t xml:space="preserve"> along with multinomial confidence intervals on the percentages of papers in each group. </w:t>
      </w:r>
    </w:p>
    <w:p w14:paraId="7B88767E" w14:textId="77777777" w:rsidR="00453C1C" w:rsidRDefault="00453C1C">
      <w:pPr>
        <w:rPr>
          <w:rFonts w:cstheme="minorHAnsi"/>
        </w:rPr>
      </w:pPr>
      <w:r>
        <w:rPr>
          <w:rFonts w:cstheme="minorHAnsi"/>
        </w:rPr>
        <w:br w:type="page"/>
      </w:r>
    </w:p>
    <w:p w14:paraId="67FE1D2D" w14:textId="35D3058B" w:rsidR="00AA5AC1" w:rsidRPr="00D960AB" w:rsidRDefault="009A694D" w:rsidP="001C7E0A">
      <w:pPr>
        <w:spacing w:line="360" w:lineRule="auto"/>
        <w:ind w:firstLine="720"/>
        <w:rPr>
          <w:rFonts w:cstheme="minorHAnsi"/>
          <w:i/>
        </w:rPr>
      </w:pPr>
      <w:r w:rsidRPr="009A694D">
        <w:rPr>
          <w:rFonts w:cstheme="minorHAnsi"/>
        </w:rPr>
        <w:lastRenderedPageBreak/>
        <w:t>Table [</w:t>
      </w:r>
      <w:r w:rsidR="00A04A6A">
        <w:rPr>
          <w:rFonts w:cstheme="minorHAnsi"/>
        </w:rPr>
        <w:t>1</w:t>
      </w:r>
      <w:r w:rsidRPr="009A694D">
        <w:rPr>
          <w:rFonts w:cstheme="minorHAnsi"/>
        </w:rPr>
        <w:t>]</w:t>
      </w:r>
      <w:r w:rsidR="00D960AB">
        <w:rPr>
          <w:rFonts w:cstheme="minorHAnsi"/>
        </w:rPr>
        <w:t>.</w:t>
      </w:r>
      <w:r w:rsidR="001C7E0A">
        <w:rPr>
          <w:rFonts w:cstheme="minorHAnsi"/>
        </w:rPr>
        <w:t xml:space="preserve"> </w:t>
      </w:r>
      <w:r w:rsidRPr="00D960AB">
        <w:rPr>
          <w:rFonts w:cstheme="minorHAnsi"/>
          <w:i/>
        </w:rPr>
        <w:t>The number and percentage of papers reporting each type of justification for the effect sizes reported in their power analysis</w:t>
      </w:r>
      <w:r w:rsidR="00A020A6" w:rsidRPr="00D960AB">
        <w:rPr>
          <w:rFonts w:cstheme="minorHAnsi"/>
          <w:i/>
        </w:rPr>
        <w:t xml:space="preserve"> along with </w:t>
      </w:r>
      <w:r w:rsidR="00B50973" w:rsidRPr="00D960AB">
        <w:rPr>
          <w:rFonts w:cstheme="minorHAnsi"/>
          <w:i/>
        </w:rPr>
        <w:t>multinomial</w:t>
      </w:r>
      <w:r w:rsidR="00A020A6" w:rsidRPr="00D960AB">
        <w:rPr>
          <w:rFonts w:cstheme="minorHAnsi"/>
          <w:i/>
        </w:rPr>
        <w:t xml:space="preserve"> confidence </w:t>
      </w:r>
      <w:r w:rsidR="00B50973" w:rsidRPr="00D960AB">
        <w:rPr>
          <w:rFonts w:cstheme="minorHAnsi"/>
          <w:i/>
        </w:rPr>
        <w:t>intervals</w:t>
      </w:r>
      <w:r w:rsidR="00A020A6" w:rsidRPr="00D960AB">
        <w:rPr>
          <w:rFonts w:cstheme="minorHAnsi"/>
          <w:i/>
        </w:rPr>
        <w:t xml:space="preserve"> on the percentages of papers </w:t>
      </w:r>
      <w:r w:rsidR="000B4DB1" w:rsidRPr="00D960AB">
        <w:rPr>
          <w:rFonts w:cstheme="minorHAnsi"/>
          <w:i/>
        </w:rPr>
        <w:t>in each group.</w:t>
      </w:r>
      <w:r w:rsidR="00B50973" w:rsidRPr="00D960AB">
        <w:rPr>
          <w:rFonts w:cstheme="minorHAnsi"/>
          <w:i/>
        </w:rPr>
        <w:t xml:space="preserve"> </w:t>
      </w:r>
    </w:p>
    <w:tbl>
      <w:tblPr>
        <w:tblW w:w="5000" w:type="pct"/>
        <w:tblLook w:val="07E0" w:firstRow="1" w:lastRow="1" w:firstColumn="1" w:lastColumn="1" w:noHBand="1" w:noVBand="1"/>
      </w:tblPr>
      <w:tblGrid>
        <w:gridCol w:w="6761"/>
        <w:gridCol w:w="440"/>
        <w:gridCol w:w="908"/>
        <w:gridCol w:w="440"/>
        <w:gridCol w:w="477"/>
      </w:tblGrid>
      <w:tr w:rsidR="00AA5AC1" w:rsidRPr="00AA5AC1" w14:paraId="13B038B7" w14:textId="77777777" w:rsidTr="001D3BF3">
        <w:tc>
          <w:tcPr>
            <w:tcW w:w="0" w:type="auto"/>
            <w:tcBorders>
              <w:top w:val="single" w:sz="4" w:space="0" w:color="auto"/>
              <w:left w:val="nil"/>
              <w:right w:val="nil"/>
            </w:tcBorders>
            <w:vAlign w:val="bottom"/>
          </w:tcPr>
          <w:p w14:paraId="503FCF33" w14:textId="77777777" w:rsidR="00AA5AC1" w:rsidRPr="00AA5AC1" w:rsidRDefault="00AA5AC1" w:rsidP="00AA5AC1">
            <w:pPr>
              <w:spacing w:before="36" w:after="36" w:line="240" w:lineRule="auto"/>
              <w:rPr>
                <w:rFonts w:eastAsia="Cambria" w:cstheme="minorHAnsi"/>
                <w:lang w:val="en-US"/>
              </w:rPr>
            </w:pPr>
          </w:p>
        </w:tc>
        <w:tc>
          <w:tcPr>
            <w:tcW w:w="0" w:type="auto"/>
            <w:tcBorders>
              <w:top w:val="single" w:sz="4" w:space="0" w:color="auto"/>
              <w:left w:val="nil"/>
              <w:right w:val="nil"/>
            </w:tcBorders>
            <w:vAlign w:val="bottom"/>
          </w:tcPr>
          <w:p w14:paraId="3AFCC6F2" w14:textId="77777777" w:rsidR="00AA5AC1" w:rsidRPr="00AA5AC1" w:rsidRDefault="00AA5AC1" w:rsidP="00AA5AC1">
            <w:pPr>
              <w:spacing w:before="36" w:after="36" w:line="240" w:lineRule="auto"/>
              <w:jc w:val="right"/>
              <w:rPr>
                <w:rFonts w:eastAsia="Cambria" w:cstheme="minorHAnsi"/>
                <w:lang w:val="en-US"/>
              </w:rPr>
            </w:pPr>
          </w:p>
        </w:tc>
        <w:tc>
          <w:tcPr>
            <w:tcW w:w="0" w:type="auto"/>
            <w:tcBorders>
              <w:top w:val="single" w:sz="4" w:space="0" w:color="auto"/>
              <w:left w:val="nil"/>
              <w:right w:val="nil"/>
            </w:tcBorders>
            <w:vAlign w:val="bottom"/>
          </w:tcPr>
          <w:p w14:paraId="0E690F94" w14:textId="77777777" w:rsidR="00AA5AC1" w:rsidRPr="00AA5AC1" w:rsidRDefault="00AA5AC1" w:rsidP="00AA5AC1">
            <w:pPr>
              <w:spacing w:before="36" w:after="36" w:line="240" w:lineRule="auto"/>
              <w:jc w:val="right"/>
              <w:rPr>
                <w:rFonts w:eastAsia="Cambria" w:cstheme="minorHAnsi"/>
                <w:lang w:val="en-US"/>
              </w:rPr>
            </w:pPr>
          </w:p>
        </w:tc>
        <w:tc>
          <w:tcPr>
            <w:tcW w:w="0" w:type="auto"/>
            <w:gridSpan w:val="2"/>
            <w:tcBorders>
              <w:top w:val="single" w:sz="4" w:space="0" w:color="auto"/>
              <w:left w:val="nil"/>
              <w:bottom w:val="single" w:sz="4" w:space="0" w:color="auto"/>
              <w:right w:val="nil"/>
            </w:tcBorders>
            <w:vAlign w:val="bottom"/>
          </w:tcPr>
          <w:p w14:paraId="36025CD5" w14:textId="3BFA4304"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95% CI</w:t>
            </w:r>
          </w:p>
        </w:tc>
      </w:tr>
      <w:tr w:rsidR="00AA5AC1" w:rsidRPr="00AA5AC1" w14:paraId="280E6074" w14:textId="77777777" w:rsidTr="001D3BF3">
        <w:tc>
          <w:tcPr>
            <w:tcW w:w="0" w:type="auto"/>
            <w:tcBorders>
              <w:left w:val="nil"/>
              <w:bottom w:val="single" w:sz="4" w:space="0" w:color="auto"/>
              <w:right w:val="nil"/>
            </w:tcBorders>
            <w:vAlign w:val="bottom"/>
            <w:hideMark/>
          </w:tcPr>
          <w:p w14:paraId="34561011" w14:textId="77777777" w:rsidR="00AA5AC1" w:rsidRPr="00AA5AC1" w:rsidRDefault="00AA5AC1" w:rsidP="00AA5AC1">
            <w:pPr>
              <w:spacing w:before="36" w:after="36" w:line="240" w:lineRule="auto"/>
              <w:rPr>
                <w:rFonts w:eastAsia="Cambria" w:cstheme="minorHAnsi"/>
                <w:lang w:val="en-US"/>
              </w:rPr>
            </w:pPr>
            <w:r w:rsidRPr="00AA5AC1">
              <w:rPr>
                <w:rFonts w:eastAsia="Cambria" w:cstheme="minorHAnsi"/>
                <w:lang w:val="en-US"/>
              </w:rPr>
              <w:t>Effect size selection method</w:t>
            </w:r>
          </w:p>
        </w:tc>
        <w:tc>
          <w:tcPr>
            <w:tcW w:w="0" w:type="auto"/>
            <w:tcBorders>
              <w:left w:val="nil"/>
              <w:bottom w:val="single" w:sz="4" w:space="0" w:color="auto"/>
              <w:right w:val="nil"/>
            </w:tcBorders>
            <w:vAlign w:val="bottom"/>
            <w:hideMark/>
          </w:tcPr>
          <w:p w14:paraId="64B3236E" w14:textId="77777777" w:rsidR="00AA5AC1" w:rsidRPr="00AA5AC1" w:rsidRDefault="00AA5AC1" w:rsidP="00AA5AC1">
            <w:pPr>
              <w:spacing w:before="36" w:after="36" w:line="240" w:lineRule="auto"/>
              <w:jc w:val="right"/>
              <w:rPr>
                <w:rFonts w:eastAsia="Cambria" w:cstheme="minorHAnsi"/>
                <w:lang w:val="en-US"/>
              </w:rPr>
            </w:pPr>
            <w:r w:rsidRPr="00AA5AC1">
              <w:rPr>
                <w:rFonts w:eastAsia="Cambria" w:cstheme="minorHAnsi"/>
                <w:lang w:val="en-US"/>
              </w:rPr>
              <w:t>n</w:t>
            </w:r>
          </w:p>
        </w:tc>
        <w:tc>
          <w:tcPr>
            <w:tcW w:w="0" w:type="auto"/>
            <w:tcBorders>
              <w:left w:val="nil"/>
              <w:bottom w:val="single" w:sz="4" w:space="0" w:color="auto"/>
              <w:right w:val="nil"/>
            </w:tcBorders>
            <w:vAlign w:val="bottom"/>
            <w:hideMark/>
          </w:tcPr>
          <w:p w14:paraId="47632933" w14:textId="77777777" w:rsidR="00AA5AC1" w:rsidRPr="00AA5AC1" w:rsidRDefault="00AA5AC1" w:rsidP="00AA5AC1">
            <w:pPr>
              <w:spacing w:before="36" w:after="36" w:line="240" w:lineRule="auto"/>
              <w:jc w:val="right"/>
              <w:rPr>
                <w:rFonts w:eastAsia="Cambria" w:cstheme="minorHAnsi"/>
                <w:lang w:val="en-US"/>
              </w:rPr>
            </w:pPr>
            <w:r w:rsidRPr="00AA5AC1">
              <w:rPr>
                <w:rFonts w:eastAsia="Cambria" w:cstheme="minorHAnsi"/>
                <w:lang w:val="en-US"/>
              </w:rPr>
              <w:t>Percent</w:t>
            </w:r>
          </w:p>
        </w:tc>
        <w:tc>
          <w:tcPr>
            <w:tcW w:w="0" w:type="auto"/>
            <w:tcBorders>
              <w:top w:val="single" w:sz="4" w:space="0" w:color="auto"/>
              <w:left w:val="nil"/>
              <w:bottom w:val="single" w:sz="4" w:space="0" w:color="auto"/>
              <w:right w:val="nil"/>
            </w:tcBorders>
            <w:vAlign w:val="bottom"/>
            <w:hideMark/>
          </w:tcPr>
          <w:p w14:paraId="42305521" w14:textId="4252F894"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LB</w:t>
            </w:r>
          </w:p>
        </w:tc>
        <w:tc>
          <w:tcPr>
            <w:tcW w:w="0" w:type="auto"/>
            <w:tcBorders>
              <w:top w:val="single" w:sz="4" w:space="0" w:color="auto"/>
              <w:left w:val="nil"/>
              <w:bottom w:val="single" w:sz="4" w:space="0" w:color="auto"/>
              <w:right w:val="nil"/>
            </w:tcBorders>
            <w:vAlign w:val="bottom"/>
            <w:hideMark/>
          </w:tcPr>
          <w:p w14:paraId="533EB764" w14:textId="06EF2887"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UB</w:t>
            </w:r>
          </w:p>
        </w:tc>
      </w:tr>
      <w:tr w:rsidR="00771091" w:rsidRPr="00AA5AC1" w14:paraId="3B0C04F4" w14:textId="77777777" w:rsidTr="00AA5AC1">
        <w:tc>
          <w:tcPr>
            <w:tcW w:w="0" w:type="auto"/>
            <w:tcBorders>
              <w:top w:val="single" w:sz="4" w:space="0" w:color="auto"/>
            </w:tcBorders>
            <w:hideMark/>
          </w:tcPr>
          <w:p w14:paraId="4A9715E9" w14:textId="19E6F5DE" w:rsidR="00771091" w:rsidRPr="00AA5AC1" w:rsidRDefault="00771091" w:rsidP="00771091">
            <w:pPr>
              <w:spacing w:before="36" w:after="36" w:line="240" w:lineRule="auto"/>
              <w:rPr>
                <w:rFonts w:eastAsia="Cambria" w:cstheme="minorHAnsi"/>
                <w:lang w:val="en-US"/>
              </w:rPr>
            </w:pPr>
            <w:r>
              <w:t>No power analysis reported</w:t>
            </w:r>
          </w:p>
        </w:tc>
        <w:tc>
          <w:tcPr>
            <w:tcW w:w="0" w:type="auto"/>
            <w:tcBorders>
              <w:top w:val="single" w:sz="4" w:space="0" w:color="auto"/>
            </w:tcBorders>
            <w:hideMark/>
          </w:tcPr>
          <w:p w14:paraId="21306855" w14:textId="71CEF22A" w:rsidR="00771091" w:rsidRPr="00AA5AC1" w:rsidRDefault="00771091" w:rsidP="00771091">
            <w:pPr>
              <w:spacing w:before="36" w:after="36" w:line="240" w:lineRule="auto"/>
              <w:jc w:val="right"/>
              <w:rPr>
                <w:rFonts w:eastAsia="Cambria" w:cstheme="minorHAnsi"/>
                <w:lang w:val="en-US"/>
              </w:rPr>
            </w:pPr>
            <w:r>
              <w:t>70</w:t>
            </w:r>
          </w:p>
        </w:tc>
        <w:tc>
          <w:tcPr>
            <w:tcW w:w="0" w:type="auto"/>
            <w:tcBorders>
              <w:top w:val="single" w:sz="4" w:space="0" w:color="auto"/>
            </w:tcBorders>
            <w:hideMark/>
          </w:tcPr>
          <w:p w14:paraId="591F52CE" w14:textId="7FB96993" w:rsidR="00771091" w:rsidRPr="00AA5AC1" w:rsidRDefault="00771091" w:rsidP="00771091">
            <w:pPr>
              <w:spacing w:before="36" w:after="36" w:line="240" w:lineRule="auto"/>
              <w:jc w:val="right"/>
              <w:rPr>
                <w:rFonts w:eastAsia="Cambria" w:cstheme="minorHAnsi"/>
                <w:lang w:val="en-US"/>
              </w:rPr>
            </w:pPr>
            <w:r>
              <w:t>58</w:t>
            </w:r>
          </w:p>
        </w:tc>
        <w:tc>
          <w:tcPr>
            <w:tcW w:w="0" w:type="auto"/>
            <w:tcBorders>
              <w:top w:val="single" w:sz="4" w:space="0" w:color="auto"/>
            </w:tcBorders>
            <w:hideMark/>
          </w:tcPr>
          <w:p w14:paraId="21B87F15" w14:textId="2B732E78" w:rsidR="00771091" w:rsidRPr="00AA5AC1" w:rsidRDefault="00771091" w:rsidP="00771091">
            <w:pPr>
              <w:spacing w:before="36" w:after="36" w:line="240" w:lineRule="auto"/>
              <w:jc w:val="right"/>
              <w:rPr>
                <w:rFonts w:eastAsia="Cambria" w:cstheme="minorHAnsi"/>
                <w:lang w:val="en-US"/>
              </w:rPr>
            </w:pPr>
            <w:r>
              <w:t>50</w:t>
            </w:r>
          </w:p>
        </w:tc>
        <w:tc>
          <w:tcPr>
            <w:tcW w:w="0" w:type="auto"/>
            <w:tcBorders>
              <w:top w:val="single" w:sz="4" w:space="0" w:color="auto"/>
            </w:tcBorders>
            <w:hideMark/>
          </w:tcPr>
          <w:p w14:paraId="3DEFFEBA" w14:textId="7F1DAC78" w:rsidR="00771091" w:rsidRPr="00AA5AC1" w:rsidRDefault="00771091" w:rsidP="00771091">
            <w:pPr>
              <w:spacing w:before="36" w:after="36" w:line="240" w:lineRule="auto"/>
              <w:jc w:val="right"/>
              <w:rPr>
                <w:rFonts w:eastAsia="Cambria" w:cstheme="minorHAnsi"/>
                <w:lang w:val="en-US"/>
              </w:rPr>
            </w:pPr>
            <w:r>
              <w:t>67</w:t>
            </w:r>
          </w:p>
        </w:tc>
      </w:tr>
      <w:tr w:rsidR="00771091" w:rsidRPr="00AA5AC1" w14:paraId="2110D4EE" w14:textId="77777777" w:rsidTr="00AA5AC1">
        <w:tc>
          <w:tcPr>
            <w:tcW w:w="0" w:type="auto"/>
            <w:hideMark/>
          </w:tcPr>
          <w:p w14:paraId="5726E73F" w14:textId="19D6D4C5" w:rsidR="00771091" w:rsidRPr="00AA5AC1" w:rsidRDefault="00771091" w:rsidP="00771091">
            <w:pPr>
              <w:spacing w:before="36" w:after="36" w:line="240" w:lineRule="auto"/>
              <w:rPr>
                <w:rFonts w:eastAsia="Cambria" w:cstheme="minorHAnsi"/>
                <w:lang w:val="en-US"/>
              </w:rPr>
            </w:pPr>
            <w:r>
              <w:t>Single previous study</w:t>
            </w:r>
          </w:p>
        </w:tc>
        <w:tc>
          <w:tcPr>
            <w:tcW w:w="0" w:type="auto"/>
            <w:hideMark/>
          </w:tcPr>
          <w:p w14:paraId="0A82373A" w14:textId="5297CC4A" w:rsidR="00771091" w:rsidRPr="00AA5AC1" w:rsidRDefault="00771091" w:rsidP="00771091">
            <w:pPr>
              <w:spacing w:before="36" w:after="36" w:line="240" w:lineRule="auto"/>
              <w:jc w:val="right"/>
              <w:rPr>
                <w:rFonts w:eastAsia="Cambria" w:cstheme="minorHAnsi"/>
                <w:lang w:val="en-US"/>
              </w:rPr>
            </w:pPr>
            <w:r>
              <w:t>12</w:t>
            </w:r>
          </w:p>
        </w:tc>
        <w:tc>
          <w:tcPr>
            <w:tcW w:w="0" w:type="auto"/>
            <w:hideMark/>
          </w:tcPr>
          <w:p w14:paraId="408D6FA8" w14:textId="220BE6F0" w:rsidR="00771091" w:rsidRPr="00AA5AC1" w:rsidRDefault="00771091" w:rsidP="00771091">
            <w:pPr>
              <w:spacing w:before="36" w:after="36" w:line="240" w:lineRule="auto"/>
              <w:jc w:val="right"/>
              <w:rPr>
                <w:rFonts w:eastAsia="Cambria" w:cstheme="minorHAnsi"/>
                <w:lang w:val="en-US"/>
              </w:rPr>
            </w:pPr>
            <w:r>
              <w:t>10</w:t>
            </w:r>
          </w:p>
        </w:tc>
        <w:tc>
          <w:tcPr>
            <w:tcW w:w="0" w:type="auto"/>
            <w:hideMark/>
          </w:tcPr>
          <w:p w14:paraId="0D0153BB" w14:textId="55D3654C" w:rsidR="00771091" w:rsidRPr="00AA5AC1" w:rsidRDefault="00771091" w:rsidP="00771091">
            <w:pPr>
              <w:spacing w:before="36" w:after="36" w:line="240" w:lineRule="auto"/>
              <w:jc w:val="right"/>
              <w:rPr>
                <w:rFonts w:eastAsia="Cambria" w:cstheme="minorHAnsi"/>
                <w:lang w:val="en-US"/>
              </w:rPr>
            </w:pPr>
            <w:r>
              <w:t>2</w:t>
            </w:r>
          </w:p>
        </w:tc>
        <w:tc>
          <w:tcPr>
            <w:tcW w:w="0" w:type="auto"/>
            <w:hideMark/>
          </w:tcPr>
          <w:p w14:paraId="06F5DC4B" w14:textId="5B49262A" w:rsidR="00771091" w:rsidRPr="00AA5AC1" w:rsidRDefault="00771091" w:rsidP="00771091">
            <w:pPr>
              <w:spacing w:before="36" w:after="36" w:line="240" w:lineRule="auto"/>
              <w:jc w:val="right"/>
              <w:rPr>
                <w:rFonts w:eastAsia="Cambria" w:cstheme="minorHAnsi"/>
                <w:lang w:val="en-US"/>
              </w:rPr>
            </w:pPr>
            <w:r>
              <w:t>19</w:t>
            </w:r>
          </w:p>
        </w:tc>
      </w:tr>
      <w:tr w:rsidR="00771091" w:rsidRPr="00AA5AC1" w14:paraId="317DD641" w14:textId="77777777" w:rsidTr="00AA5AC1">
        <w:tc>
          <w:tcPr>
            <w:tcW w:w="0" w:type="auto"/>
            <w:hideMark/>
          </w:tcPr>
          <w:p w14:paraId="1DC58455" w14:textId="51672796" w:rsidR="00771091" w:rsidRPr="00F9554C" w:rsidRDefault="00771091" w:rsidP="00771091">
            <w:pPr>
              <w:spacing w:before="36" w:after="36" w:line="240" w:lineRule="auto"/>
              <w:rPr>
                <w:rFonts w:eastAsia="Cambria" w:cstheme="minorHAnsi"/>
                <w:lang w:val="en-US"/>
              </w:rPr>
            </w:pPr>
            <w:r w:rsidRPr="00F9554C">
              <w:t>Informal assertion of effect size</w:t>
            </w:r>
          </w:p>
        </w:tc>
        <w:tc>
          <w:tcPr>
            <w:tcW w:w="0" w:type="auto"/>
            <w:hideMark/>
          </w:tcPr>
          <w:p w14:paraId="3D726A80" w14:textId="6368AC6F" w:rsidR="00771091" w:rsidRPr="00F9554C" w:rsidRDefault="00771091" w:rsidP="00771091">
            <w:pPr>
              <w:spacing w:before="36" w:after="36" w:line="240" w:lineRule="auto"/>
              <w:jc w:val="right"/>
              <w:rPr>
                <w:rFonts w:eastAsia="Cambria" w:cstheme="minorHAnsi"/>
                <w:lang w:val="en-US"/>
              </w:rPr>
            </w:pPr>
            <w:r w:rsidRPr="00F9554C">
              <w:t>7</w:t>
            </w:r>
          </w:p>
        </w:tc>
        <w:tc>
          <w:tcPr>
            <w:tcW w:w="0" w:type="auto"/>
            <w:hideMark/>
          </w:tcPr>
          <w:p w14:paraId="696C7E20" w14:textId="7E47EA52"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022F725D" w14:textId="09799520"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142FA00" w14:textId="6963641B" w:rsidR="00771091" w:rsidRPr="00F9554C" w:rsidRDefault="00771091" w:rsidP="00771091">
            <w:pPr>
              <w:spacing w:before="36" w:after="36" w:line="240" w:lineRule="auto"/>
              <w:jc w:val="right"/>
              <w:rPr>
                <w:rFonts w:eastAsia="Cambria" w:cstheme="minorHAnsi"/>
                <w:lang w:val="en-US"/>
              </w:rPr>
            </w:pPr>
            <w:r w:rsidRPr="00F9554C">
              <w:t>15</w:t>
            </w:r>
          </w:p>
        </w:tc>
      </w:tr>
      <w:tr w:rsidR="00771091" w:rsidRPr="00AA5AC1" w14:paraId="29ED93F1" w14:textId="77777777" w:rsidTr="00AA5AC1">
        <w:tc>
          <w:tcPr>
            <w:tcW w:w="0" w:type="auto"/>
            <w:hideMark/>
          </w:tcPr>
          <w:p w14:paraId="43913695" w14:textId="2F46B9EA" w:rsidR="00771091" w:rsidRPr="00F9554C" w:rsidRDefault="00771091" w:rsidP="00771091">
            <w:pPr>
              <w:spacing w:before="36" w:after="36" w:line="240" w:lineRule="auto"/>
              <w:rPr>
                <w:rFonts w:eastAsia="Cambria" w:cstheme="minorHAnsi"/>
                <w:lang w:val="en-US"/>
              </w:rPr>
            </w:pPr>
            <w:r w:rsidRPr="00F9554C">
              <w:t>Medium effect benchmark from Cohen</w:t>
            </w:r>
          </w:p>
        </w:tc>
        <w:tc>
          <w:tcPr>
            <w:tcW w:w="0" w:type="auto"/>
            <w:hideMark/>
          </w:tcPr>
          <w:p w14:paraId="34E7CA19" w14:textId="7539B052"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3B40DE00" w14:textId="21C7A13D" w:rsidR="00771091" w:rsidRPr="00F9554C" w:rsidRDefault="00771091" w:rsidP="00771091">
            <w:pPr>
              <w:spacing w:before="36" w:after="36" w:line="240" w:lineRule="auto"/>
              <w:jc w:val="right"/>
              <w:rPr>
                <w:rFonts w:eastAsia="Cambria" w:cstheme="minorHAnsi"/>
                <w:lang w:val="en-US"/>
              </w:rPr>
            </w:pPr>
            <w:r w:rsidRPr="00F9554C">
              <w:t>5</w:t>
            </w:r>
          </w:p>
        </w:tc>
        <w:tc>
          <w:tcPr>
            <w:tcW w:w="0" w:type="auto"/>
            <w:hideMark/>
          </w:tcPr>
          <w:p w14:paraId="42917353" w14:textId="37425B4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6102225F" w14:textId="15C2CDC1" w:rsidR="00771091" w:rsidRPr="00F9554C" w:rsidRDefault="00771091" w:rsidP="00771091">
            <w:pPr>
              <w:spacing w:before="36" w:after="36" w:line="240" w:lineRule="auto"/>
              <w:jc w:val="right"/>
              <w:rPr>
                <w:rFonts w:eastAsia="Cambria" w:cstheme="minorHAnsi"/>
                <w:lang w:val="en-US"/>
              </w:rPr>
            </w:pPr>
            <w:r w:rsidRPr="00F9554C">
              <w:t>14</w:t>
            </w:r>
          </w:p>
        </w:tc>
      </w:tr>
      <w:tr w:rsidR="00771091" w:rsidRPr="00AA5AC1" w14:paraId="258EAA67" w14:textId="77777777" w:rsidTr="00AA5AC1">
        <w:tc>
          <w:tcPr>
            <w:tcW w:w="0" w:type="auto"/>
            <w:hideMark/>
          </w:tcPr>
          <w:p w14:paraId="1A5160F1" w14:textId="010B6BD3" w:rsidR="00771091" w:rsidRPr="00F9554C" w:rsidRDefault="00771091" w:rsidP="00771091">
            <w:pPr>
              <w:spacing w:before="36" w:after="36" w:line="240" w:lineRule="auto"/>
              <w:rPr>
                <w:rFonts w:eastAsia="Cambria" w:cstheme="minorHAnsi"/>
                <w:lang w:val="en-US"/>
              </w:rPr>
            </w:pPr>
            <w:r w:rsidRPr="00F9554C">
              <w:t>Sensitivity analysis</w:t>
            </w:r>
          </w:p>
        </w:tc>
        <w:tc>
          <w:tcPr>
            <w:tcW w:w="0" w:type="auto"/>
            <w:hideMark/>
          </w:tcPr>
          <w:p w14:paraId="3F00AF9A" w14:textId="23A98C86"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185D8DAD" w14:textId="790A3BE1" w:rsidR="00771091" w:rsidRPr="00F9554C" w:rsidRDefault="00771091" w:rsidP="00771091">
            <w:pPr>
              <w:spacing w:before="36" w:after="36" w:line="240" w:lineRule="auto"/>
              <w:jc w:val="right"/>
              <w:rPr>
                <w:rFonts w:eastAsia="Cambria" w:cstheme="minorHAnsi"/>
                <w:lang w:val="en-US"/>
              </w:rPr>
            </w:pPr>
            <w:r w:rsidRPr="00F9554C">
              <w:t>5</w:t>
            </w:r>
          </w:p>
        </w:tc>
        <w:tc>
          <w:tcPr>
            <w:tcW w:w="0" w:type="auto"/>
            <w:hideMark/>
          </w:tcPr>
          <w:p w14:paraId="5810DA72" w14:textId="0438B0C1"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199934E3" w14:textId="2281F7B1" w:rsidR="00771091" w:rsidRPr="00F9554C" w:rsidRDefault="00771091" w:rsidP="00771091">
            <w:pPr>
              <w:spacing w:before="36" w:after="36" w:line="240" w:lineRule="auto"/>
              <w:jc w:val="right"/>
              <w:rPr>
                <w:rFonts w:eastAsia="Cambria" w:cstheme="minorHAnsi"/>
                <w:lang w:val="en-US"/>
              </w:rPr>
            </w:pPr>
            <w:r w:rsidRPr="00F9554C">
              <w:t>14</w:t>
            </w:r>
          </w:p>
        </w:tc>
      </w:tr>
      <w:tr w:rsidR="00771091" w:rsidRPr="00AA5AC1" w14:paraId="16E69100" w14:textId="77777777" w:rsidTr="00AA5AC1">
        <w:tc>
          <w:tcPr>
            <w:tcW w:w="0" w:type="auto"/>
            <w:hideMark/>
          </w:tcPr>
          <w:p w14:paraId="6D2C0543" w14:textId="221D873F" w:rsidR="00771091" w:rsidRPr="00F9554C" w:rsidRDefault="00771091" w:rsidP="00771091">
            <w:pPr>
              <w:spacing w:before="36" w:after="36" w:line="240" w:lineRule="auto"/>
              <w:rPr>
                <w:rFonts w:eastAsia="Cambria" w:cstheme="minorHAnsi"/>
                <w:lang w:val="en-US"/>
              </w:rPr>
            </w:pPr>
            <w:r w:rsidRPr="00F9554C">
              <w:t>No effect size stated</w:t>
            </w:r>
          </w:p>
        </w:tc>
        <w:tc>
          <w:tcPr>
            <w:tcW w:w="0" w:type="auto"/>
            <w:hideMark/>
          </w:tcPr>
          <w:p w14:paraId="4CD2BEFE" w14:textId="0F039EA9" w:rsidR="00771091" w:rsidRPr="00F9554C" w:rsidRDefault="00771091" w:rsidP="00771091">
            <w:pPr>
              <w:spacing w:before="36" w:after="36" w:line="240" w:lineRule="auto"/>
              <w:jc w:val="right"/>
              <w:rPr>
                <w:rFonts w:eastAsia="Cambria" w:cstheme="minorHAnsi"/>
                <w:lang w:val="en-US"/>
              </w:rPr>
            </w:pPr>
            <w:r w:rsidRPr="00F9554C">
              <w:t>4</w:t>
            </w:r>
          </w:p>
        </w:tc>
        <w:tc>
          <w:tcPr>
            <w:tcW w:w="0" w:type="auto"/>
            <w:hideMark/>
          </w:tcPr>
          <w:p w14:paraId="4BF60697" w14:textId="761A24C4"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3867B369" w14:textId="2384D34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D5A93D7" w14:textId="30B32CF0" w:rsidR="00771091" w:rsidRPr="00F9554C" w:rsidRDefault="00771091" w:rsidP="00771091">
            <w:pPr>
              <w:spacing w:before="36" w:after="36" w:line="240" w:lineRule="auto"/>
              <w:jc w:val="right"/>
              <w:rPr>
                <w:rFonts w:eastAsia="Cambria" w:cstheme="minorHAnsi"/>
                <w:lang w:val="en-US"/>
              </w:rPr>
            </w:pPr>
            <w:r w:rsidRPr="00F9554C">
              <w:t>12</w:t>
            </w:r>
          </w:p>
        </w:tc>
      </w:tr>
      <w:tr w:rsidR="00771091" w:rsidRPr="00AA5AC1" w14:paraId="2D5874F6" w14:textId="77777777" w:rsidTr="00AA5AC1">
        <w:tc>
          <w:tcPr>
            <w:tcW w:w="0" w:type="auto"/>
            <w:hideMark/>
          </w:tcPr>
          <w:p w14:paraId="26556413" w14:textId="1152CA3B" w:rsidR="00771091" w:rsidRPr="00F9554C" w:rsidRDefault="00771091" w:rsidP="00771091">
            <w:pPr>
              <w:spacing w:before="36" w:after="36" w:line="240" w:lineRule="auto"/>
              <w:rPr>
                <w:rFonts w:eastAsia="Cambria" w:cstheme="minorHAnsi"/>
                <w:lang w:val="en-US"/>
              </w:rPr>
            </w:pPr>
            <w:r w:rsidRPr="00F9554C">
              <w:t>Average effect size in a set of studies (not a formal meta-analysis)</w:t>
            </w:r>
          </w:p>
        </w:tc>
        <w:tc>
          <w:tcPr>
            <w:tcW w:w="0" w:type="auto"/>
            <w:hideMark/>
          </w:tcPr>
          <w:p w14:paraId="34ECF3C9" w14:textId="125CA6EF"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0151396B" w14:textId="5B577D3D"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241477B8" w14:textId="47C0DC49"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0418A03" w14:textId="55A82F35"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4D136857" w14:textId="77777777" w:rsidTr="00AA5AC1">
        <w:tc>
          <w:tcPr>
            <w:tcW w:w="0" w:type="auto"/>
            <w:hideMark/>
          </w:tcPr>
          <w:p w14:paraId="358BD7AF" w14:textId="6E8A7391" w:rsidR="00771091" w:rsidRPr="00F9554C" w:rsidRDefault="00211E1A" w:rsidP="00771091">
            <w:pPr>
              <w:spacing w:before="36" w:after="36" w:line="240" w:lineRule="auto"/>
              <w:rPr>
                <w:rFonts w:eastAsia="Cambria" w:cstheme="minorHAnsi"/>
                <w:lang w:val="en-US"/>
              </w:rPr>
            </w:pPr>
            <w:r w:rsidRPr="00F9554C">
              <w:t>Effect size from a p</w:t>
            </w:r>
            <w:r w:rsidR="00771091" w:rsidRPr="00F9554C">
              <w:t>ilot study</w:t>
            </w:r>
          </w:p>
        </w:tc>
        <w:tc>
          <w:tcPr>
            <w:tcW w:w="0" w:type="auto"/>
            <w:hideMark/>
          </w:tcPr>
          <w:p w14:paraId="50DE3801" w14:textId="75CCA72C"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7817599F" w14:textId="06C80541"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2D6321B" w14:textId="03803E16"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5E4D0DB3" w14:textId="01DCE023"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2E17C06E" w14:textId="77777777" w:rsidTr="00AA5AC1">
        <w:tc>
          <w:tcPr>
            <w:tcW w:w="0" w:type="auto"/>
            <w:hideMark/>
          </w:tcPr>
          <w:p w14:paraId="7C96A30D" w14:textId="42149631" w:rsidR="00771091" w:rsidRPr="00F9554C" w:rsidRDefault="00771091" w:rsidP="00771091">
            <w:pPr>
              <w:spacing w:before="36" w:after="36" w:line="240" w:lineRule="auto"/>
              <w:rPr>
                <w:rFonts w:eastAsia="Cambria" w:cstheme="minorHAnsi"/>
                <w:lang w:val="en-US"/>
              </w:rPr>
            </w:pPr>
            <w:r w:rsidRPr="00F9554C">
              <w:t>Small effect benchmark from Cohen</w:t>
            </w:r>
          </w:p>
        </w:tc>
        <w:tc>
          <w:tcPr>
            <w:tcW w:w="0" w:type="auto"/>
            <w:hideMark/>
          </w:tcPr>
          <w:p w14:paraId="39FA1492" w14:textId="6EC30298"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49F3FFC7" w14:textId="31D5B9A8"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0A84DDC" w14:textId="0F2E8136"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3BFBF39" w14:textId="0929DF41"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0D4FF63F" w14:textId="77777777" w:rsidTr="00AA5AC1">
        <w:tc>
          <w:tcPr>
            <w:tcW w:w="0" w:type="auto"/>
            <w:hideMark/>
          </w:tcPr>
          <w:p w14:paraId="603E03D1" w14:textId="4404A214" w:rsidR="00771091" w:rsidRPr="00F9554C" w:rsidRDefault="00771091" w:rsidP="00771091">
            <w:pPr>
              <w:spacing w:before="36" w:after="36" w:line="240" w:lineRule="auto"/>
              <w:rPr>
                <w:rFonts w:eastAsia="Cambria" w:cstheme="minorHAnsi"/>
                <w:lang w:val="en-US"/>
              </w:rPr>
            </w:pPr>
            <w:r w:rsidRPr="00F9554C">
              <w:t>Average effect size in a set of studies (not a formal meta-analysis), reduced for publication bias</w:t>
            </w:r>
          </w:p>
        </w:tc>
        <w:tc>
          <w:tcPr>
            <w:tcW w:w="0" w:type="auto"/>
            <w:hideMark/>
          </w:tcPr>
          <w:p w14:paraId="46254A2F" w14:textId="7B8AE160"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1F9BBE13" w14:textId="6878639B"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4D79FF1" w14:textId="1A1DFBD0"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F1FAD80" w14:textId="6533AFD7"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698724D5" w14:textId="77777777" w:rsidTr="00AA5AC1">
        <w:tc>
          <w:tcPr>
            <w:tcW w:w="0" w:type="auto"/>
            <w:hideMark/>
          </w:tcPr>
          <w:p w14:paraId="4FA69432" w14:textId="5A50A469" w:rsidR="00771091" w:rsidRPr="00F9554C" w:rsidRDefault="00771091" w:rsidP="00771091">
            <w:pPr>
              <w:spacing w:before="36" w:after="36" w:line="240" w:lineRule="auto"/>
              <w:rPr>
                <w:rFonts w:eastAsia="Cambria" w:cstheme="minorHAnsi"/>
                <w:lang w:val="en-US"/>
              </w:rPr>
            </w:pPr>
            <w:r w:rsidRPr="00F9554C">
              <w:t>Effect size from meta-analysis</w:t>
            </w:r>
          </w:p>
        </w:tc>
        <w:tc>
          <w:tcPr>
            <w:tcW w:w="0" w:type="auto"/>
            <w:hideMark/>
          </w:tcPr>
          <w:p w14:paraId="44901CAD" w14:textId="05110C71"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67A902DE" w14:textId="5EF5D54D"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59DFFFAC" w14:textId="0ACE27ED"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01606173" w14:textId="6CEE2242"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141480EA" w14:textId="77777777" w:rsidTr="00AA5AC1">
        <w:tc>
          <w:tcPr>
            <w:tcW w:w="0" w:type="auto"/>
            <w:hideMark/>
          </w:tcPr>
          <w:p w14:paraId="009CF818" w14:textId="0C71BAE9" w:rsidR="00771091" w:rsidRPr="00F9554C" w:rsidRDefault="00771091" w:rsidP="00771091">
            <w:pPr>
              <w:spacing w:before="36" w:after="36" w:line="240" w:lineRule="auto"/>
              <w:rPr>
                <w:rFonts w:eastAsia="Cambria" w:cstheme="minorHAnsi"/>
                <w:lang w:val="en-US"/>
              </w:rPr>
            </w:pPr>
            <w:r w:rsidRPr="00F9554C">
              <w:t>Lowest effect size reported in a previous paper on this topic</w:t>
            </w:r>
          </w:p>
        </w:tc>
        <w:tc>
          <w:tcPr>
            <w:tcW w:w="0" w:type="auto"/>
            <w:hideMark/>
          </w:tcPr>
          <w:p w14:paraId="20E66133" w14:textId="0DBF8ED3"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412BA903" w14:textId="3AB05ED7"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42FFA202" w14:textId="16F050D9"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63F6F4A6" w14:textId="4FBFC2EC" w:rsidR="00771091" w:rsidRPr="00F9554C" w:rsidRDefault="00771091" w:rsidP="00771091">
            <w:pPr>
              <w:spacing w:before="36" w:after="36" w:line="240" w:lineRule="auto"/>
              <w:jc w:val="right"/>
              <w:rPr>
                <w:rFonts w:eastAsia="Cambria" w:cstheme="minorHAnsi"/>
                <w:lang w:val="en-US"/>
              </w:rPr>
            </w:pPr>
            <w:r w:rsidRPr="00F9554C">
              <w:t>10</w:t>
            </w:r>
          </w:p>
        </w:tc>
      </w:tr>
      <w:tr w:rsidR="00771091" w:rsidRPr="00AA5AC1" w14:paraId="1AB92B7E" w14:textId="77777777" w:rsidTr="00B57221">
        <w:tc>
          <w:tcPr>
            <w:tcW w:w="0" w:type="auto"/>
            <w:hideMark/>
          </w:tcPr>
          <w:p w14:paraId="71A2471A" w14:textId="108BF23C" w:rsidR="00771091" w:rsidRPr="00F9554C" w:rsidRDefault="00771091" w:rsidP="00771091">
            <w:pPr>
              <w:spacing w:before="36" w:after="36" w:line="240" w:lineRule="auto"/>
              <w:rPr>
                <w:rFonts w:eastAsia="Cambria" w:cstheme="minorHAnsi"/>
                <w:lang w:val="en-US"/>
              </w:rPr>
            </w:pPr>
            <w:r w:rsidRPr="00F9554C">
              <w:t>Rule of thumb supported by power analysis</w:t>
            </w:r>
          </w:p>
        </w:tc>
        <w:tc>
          <w:tcPr>
            <w:tcW w:w="0" w:type="auto"/>
            <w:hideMark/>
          </w:tcPr>
          <w:p w14:paraId="798EB630" w14:textId="0848186A"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72F0587B" w14:textId="5686BCE3"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097F4911" w14:textId="20129CB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322D7AE" w14:textId="22513CC4" w:rsidR="00771091" w:rsidRPr="00F9554C" w:rsidRDefault="00771091" w:rsidP="00771091">
            <w:pPr>
              <w:spacing w:before="36" w:after="36" w:line="240" w:lineRule="auto"/>
              <w:jc w:val="right"/>
              <w:rPr>
                <w:rFonts w:eastAsia="Cambria" w:cstheme="minorHAnsi"/>
                <w:lang w:val="en-US"/>
              </w:rPr>
            </w:pPr>
            <w:r w:rsidRPr="00F9554C">
              <w:t>10</w:t>
            </w:r>
          </w:p>
        </w:tc>
      </w:tr>
      <w:tr w:rsidR="00771091" w:rsidRPr="00AA5AC1" w14:paraId="00CDD478" w14:textId="77777777" w:rsidTr="00B57221">
        <w:tc>
          <w:tcPr>
            <w:tcW w:w="0" w:type="auto"/>
            <w:tcBorders>
              <w:bottom w:val="single" w:sz="4" w:space="0" w:color="auto"/>
            </w:tcBorders>
            <w:hideMark/>
          </w:tcPr>
          <w:p w14:paraId="4CC64F39" w14:textId="6B5CDAC5" w:rsidR="00771091" w:rsidRPr="00F9554C" w:rsidRDefault="00771091" w:rsidP="00771091">
            <w:pPr>
              <w:spacing w:before="36" w:after="36" w:line="240" w:lineRule="auto"/>
              <w:rPr>
                <w:rFonts w:eastAsia="Cambria" w:cstheme="minorHAnsi"/>
                <w:lang w:val="en-US"/>
              </w:rPr>
            </w:pPr>
            <w:r w:rsidRPr="00F9554C">
              <w:t>Smallest effect size from set of pilots</w:t>
            </w:r>
          </w:p>
        </w:tc>
        <w:tc>
          <w:tcPr>
            <w:tcW w:w="0" w:type="auto"/>
            <w:tcBorders>
              <w:bottom w:val="single" w:sz="4" w:space="0" w:color="auto"/>
            </w:tcBorders>
            <w:hideMark/>
          </w:tcPr>
          <w:p w14:paraId="6EDA1E5D" w14:textId="485C1081"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tcBorders>
              <w:bottom w:val="single" w:sz="4" w:space="0" w:color="auto"/>
            </w:tcBorders>
            <w:hideMark/>
          </w:tcPr>
          <w:p w14:paraId="40CBBBC3" w14:textId="72D9872D"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tcBorders>
              <w:bottom w:val="single" w:sz="4" w:space="0" w:color="auto"/>
            </w:tcBorders>
            <w:hideMark/>
          </w:tcPr>
          <w:p w14:paraId="62EF09EB" w14:textId="5A464297"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tcBorders>
              <w:bottom w:val="single" w:sz="4" w:space="0" w:color="auto"/>
            </w:tcBorders>
            <w:hideMark/>
          </w:tcPr>
          <w:p w14:paraId="075C73A9" w14:textId="3D07146D" w:rsidR="00771091" w:rsidRPr="00F9554C" w:rsidRDefault="00771091" w:rsidP="00771091">
            <w:pPr>
              <w:spacing w:before="36" w:after="36" w:line="240" w:lineRule="auto"/>
              <w:jc w:val="right"/>
              <w:rPr>
                <w:rFonts w:eastAsia="Cambria" w:cstheme="minorHAnsi"/>
                <w:lang w:val="en-US"/>
              </w:rPr>
            </w:pPr>
            <w:r w:rsidRPr="00F9554C">
              <w:t>10</w:t>
            </w:r>
          </w:p>
        </w:tc>
      </w:tr>
    </w:tbl>
    <w:p w14:paraId="7BE60D9C" w14:textId="77777777" w:rsidR="00096D0A" w:rsidRDefault="00096D0A" w:rsidP="00096D0A">
      <w:pPr>
        <w:spacing w:line="360" w:lineRule="auto"/>
        <w:ind w:firstLine="720"/>
        <w:rPr>
          <w:rFonts w:cstheme="minorHAnsi"/>
        </w:rPr>
      </w:pPr>
    </w:p>
    <w:p w14:paraId="32691420" w14:textId="71329B83" w:rsidR="00973BB8" w:rsidRPr="00096D0A" w:rsidRDefault="00096D0A" w:rsidP="00096D0A">
      <w:pPr>
        <w:spacing w:line="360" w:lineRule="auto"/>
        <w:ind w:firstLine="720"/>
        <w:rPr>
          <w:rFonts w:cstheme="minorHAnsi"/>
        </w:rPr>
      </w:pPr>
      <w:r>
        <w:rPr>
          <w:rFonts w:cstheme="minorHAnsi"/>
        </w:rPr>
        <w:t>Because of the infrequency with which the accuracy in parameter estimation (AIPE) approach (sample size planning to constrain confidence interval width) is reported</w:t>
      </w:r>
      <w:r w:rsidR="00927446">
        <w:rPr>
          <w:rFonts w:cstheme="minorHAnsi"/>
        </w:rPr>
        <w:t xml:space="preserve"> (i.e., never in this small sample of research)</w:t>
      </w:r>
      <w:r>
        <w:rPr>
          <w:rFonts w:cstheme="minorHAnsi"/>
        </w:rPr>
        <w:t xml:space="preserve">, this approach is not focused on here. However, when researchers are hoping to precisely estimate effects as opposed to merely investigating their presence or absence, AIPE techniques provide a more appropriate method of planning sample sizes than simple power analysis </w:t>
      </w:r>
      <w:r>
        <w:rPr>
          <w:rFonts w:cstheme="minorHAnsi"/>
        </w:rPr>
        <w:fldChar w:fldCharType="begin"/>
      </w:r>
      <w:r>
        <w:rPr>
          <w:rFonts w:cstheme="minorHAnsi"/>
        </w:rPr>
        <w:instrText xml:space="preserve"> ADDIN EN.CITE &lt;EndNote&gt;&lt;Cite&gt;&lt;Author&gt;Maxwell&lt;/Author&gt;&lt;Year&gt;2008&lt;/Year&gt;&lt;RecNum&gt;559&lt;/RecNum&gt;&lt;DisplayText&gt;(Maxwell, Kelley, &amp;amp; Rausch, 2008)&lt;/DisplayText&gt;&lt;record&gt;&lt;rec-number&gt;559&lt;/rec-number&gt;&lt;foreign-keys&gt;&lt;key app="EN" db-id="9xrafw5sx95dvre9w5hpevd89fzwtwr9twsw" timestamp="1508193712"&gt;559&lt;/key&gt;&lt;/foreign-keys&gt;&lt;ref-type name="Journal Article"&gt;17&lt;/ref-type&gt;&lt;contributors&gt;&lt;authors&gt;&lt;author&gt;Scott E. Maxwell&lt;/author&gt;&lt;author&gt;Ken Kelley&lt;/author&gt;&lt;author&gt;Joseph R. Rausch&lt;/author&gt;&lt;/authors&gt;&lt;/contributors&gt;&lt;titles&gt;&lt;title&gt;Sample size planning for statistical power and accuracy in parameter estimation&lt;/title&gt;&lt;secondary-title&gt;Annual Review of Psychology&lt;/secondary-title&gt;&lt;/titles&gt;&lt;periodical&gt;&lt;full-title&gt;Annual Review of Psychology&lt;/full-title&gt;&lt;/periodical&gt;&lt;pages&gt;537-563&lt;/pages&gt;&lt;volume&gt;59&lt;/volume&gt;&lt;number&gt;1&lt;/number&gt;&lt;keywords&gt;&lt;keyword&gt;effect size,confidence intervals,cumulative science&lt;/keyword&gt;&lt;/keywords&gt;&lt;dates&gt;&lt;year&gt;2008&lt;/year&gt;&lt;/dates&gt;&lt;accession-num&gt;17937603&lt;/accession-num&gt;&lt;urls&gt;&lt;related-urls&gt;&lt;url&gt;http://www.annualreviews.org/doi/abs/10.1146/annurev.psych.59.103006.093735&lt;/url&gt;&lt;/related-urls&gt;&lt;/urls&gt;&lt;electronic-resource-num&gt;doi:10.1146/annurev.psych.59.103006.093735&lt;/electronic-resource-num&gt;&lt;/record&gt;&lt;/Cite&gt;&lt;/EndNote&gt;</w:instrText>
      </w:r>
      <w:r>
        <w:rPr>
          <w:rFonts w:cstheme="minorHAnsi"/>
        </w:rPr>
        <w:fldChar w:fldCharType="separate"/>
      </w:r>
      <w:r>
        <w:rPr>
          <w:rFonts w:cstheme="minorHAnsi"/>
          <w:noProof/>
        </w:rPr>
        <w:t>(Maxwell, Kelley, &amp; Rausch, 2008)</w:t>
      </w:r>
      <w:r>
        <w:rPr>
          <w:rFonts w:cstheme="minorHAnsi"/>
        </w:rPr>
        <w:fldChar w:fldCharType="end"/>
      </w:r>
      <w:r>
        <w:rPr>
          <w:rFonts w:cstheme="minorHAnsi"/>
        </w:rPr>
        <w:t xml:space="preserve">. The following </w:t>
      </w:r>
      <w:r w:rsidR="00BB3690">
        <w:rPr>
          <w:rFonts w:cstheme="minorHAnsi"/>
        </w:rPr>
        <w:t>discussion</w:t>
      </w:r>
      <w:r>
        <w:rPr>
          <w:rFonts w:cstheme="minorHAnsi"/>
        </w:rPr>
        <w:t xml:space="preserve"> of effect size selection</w:t>
      </w:r>
      <w:r w:rsidR="002648DD">
        <w:rPr>
          <w:rFonts w:cstheme="minorHAnsi"/>
        </w:rPr>
        <w:t xml:space="preserve"> methods</w:t>
      </w:r>
      <w:r>
        <w:rPr>
          <w:rFonts w:cstheme="minorHAnsi"/>
        </w:rPr>
        <w:t xml:space="preserve"> </w:t>
      </w:r>
      <w:r w:rsidR="002648DD">
        <w:rPr>
          <w:rFonts w:cstheme="minorHAnsi"/>
        </w:rPr>
        <w:t xml:space="preserve">focuses on the </w:t>
      </w:r>
      <w:r w:rsidR="000B0019">
        <w:rPr>
          <w:rFonts w:cstheme="minorHAnsi"/>
        </w:rPr>
        <w:t>implications</w:t>
      </w:r>
      <w:r w:rsidR="002648DD">
        <w:rPr>
          <w:rFonts w:cstheme="minorHAnsi"/>
        </w:rPr>
        <w:t xml:space="preserve"> for </w:t>
      </w:r>
      <w:r w:rsidR="00B83FF7">
        <w:rPr>
          <w:rFonts w:cstheme="minorHAnsi"/>
        </w:rPr>
        <w:t xml:space="preserve">statistical </w:t>
      </w:r>
      <w:r>
        <w:rPr>
          <w:rFonts w:cstheme="minorHAnsi"/>
        </w:rPr>
        <w:t xml:space="preserve">power, but the concepts apply equally to sample size planning for interval width. </w:t>
      </w:r>
    </w:p>
    <w:p w14:paraId="626F2084" w14:textId="42E6FC47" w:rsidR="009611F0" w:rsidRDefault="008F4ECE" w:rsidP="009E2636">
      <w:pPr>
        <w:pStyle w:val="Heading3"/>
      </w:pPr>
      <w:r>
        <w:t>Approach</w:t>
      </w:r>
      <w:r w:rsidR="009611F0" w:rsidRPr="003134A1">
        <w:t xml:space="preserve"> </w:t>
      </w:r>
      <w:r w:rsidR="009611F0">
        <w:t>1</w:t>
      </w:r>
      <w:r w:rsidR="00CC09BD">
        <w:t>:</w:t>
      </w:r>
      <w:r w:rsidR="009611F0" w:rsidRPr="003134A1">
        <w:t xml:space="preserve"> estimating </w:t>
      </w:r>
      <w:r w:rsidR="00693975">
        <w:t>the population effect size</w:t>
      </w:r>
    </w:p>
    <w:p w14:paraId="5EB80510" w14:textId="367F77FE" w:rsidR="007151B5" w:rsidRDefault="009611F0" w:rsidP="007151B5">
      <w:pPr>
        <w:spacing w:line="360" w:lineRule="auto"/>
        <w:ind w:firstLine="720"/>
      </w:pPr>
      <w:r>
        <w:t xml:space="preserve">The most common approach to </w:t>
      </w:r>
      <w:r w:rsidR="00773CCB">
        <w:t xml:space="preserve">effect size selection for </w:t>
      </w:r>
      <w:r>
        <w:t xml:space="preserve">formal sample size planning in psychology </w:t>
      </w:r>
      <w:r w:rsidR="00C93BF1">
        <w:t xml:space="preserve">is </w:t>
      </w:r>
      <w:r w:rsidR="00723D36">
        <w:t>t</w:t>
      </w:r>
      <w:r>
        <w:t>o develop</w:t>
      </w:r>
      <w:r w:rsidR="00723D36">
        <w:t xml:space="preserve"> an estimate of the effect size</w:t>
      </w:r>
      <w:r w:rsidR="00583A71">
        <w:t xml:space="preserve"> under study</w:t>
      </w:r>
      <w:r w:rsidR="009E2636">
        <w:t xml:space="preserve">, an </w:t>
      </w:r>
      <w:r>
        <w:t xml:space="preserve">approach often presented as the only way of performing formal sample size planning </w:t>
      </w:r>
      <w:r>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 </w:instrText>
      </w:r>
      <w:r w:rsidR="00665BA9">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DATA </w:instrText>
      </w:r>
      <w:r w:rsidR="00665BA9">
        <w:fldChar w:fldCharType="end"/>
      </w:r>
      <w:r>
        <w:fldChar w:fldCharType="separate"/>
      </w:r>
      <w:r w:rsidR="00665BA9">
        <w:rPr>
          <w:noProof/>
        </w:rPr>
        <w:t>(e.g., Kadam &amp; Bhalerao, 2010; Kim &amp; Seo, 2013)</w:t>
      </w:r>
      <w:r>
        <w:fldChar w:fldCharType="end"/>
      </w:r>
      <w:r>
        <w:t>.</w:t>
      </w:r>
      <w:r w:rsidR="00723D36">
        <w:t xml:space="preserve"> In this </w:t>
      </w:r>
      <w:r w:rsidR="00081509">
        <w:t xml:space="preserve">approach </w:t>
      </w:r>
      <w:r w:rsidR="00723D36">
        <w:t>the researcher proposes a hypothetical scenario and says that if the true effect size was equal to their estimate (and all other statistical assumptions are met), the study would reach statistical significance on x%</w:t>
      </w:r>
      <w:r w:rsidR="00081509">
        <w:t xml:space="preserve"> (</w:t>
      </w:r>
      <w:r w:rsidR="009624FB">
        <w:t xml:space="preserve">a value </w:t>
      </w:r>
      <w:r w:rsidR="001E538B">
        <w:t>commonly</w:t>
      </w:r>
      <w:r w:rsidR="0008771E">
        <w:t xml:space="preserve"> and arbitrarily </w:t>
      </w:r>
      <w:r w:rsidR="00CD4432">
        <w:t xml:space="preserve">set at </w:t>
      </w:r>
      <w:r w:rsidR="00081509">
        <w:t xml:space="preserve">80%) </w:t>
      </w:r>
      <w:r w:rsidR="00723D36">
        <w:t xml:space="preserve">of occasions. </w:t>
      </w:r>
      <w:r w:rsidR="00C93BF1">
        <w:lastRenderedPageBreak/>
        <w:t>Often the estimated effect size is justified using a previous effect size from the literature</w:t>
      </w:r>
      <w:r w:rsidR="00E87477">
        <w:t xml:space="preserve"> </w:t>
      </w:r>
      <w:r w:rsidR="00C93BF1">
        <w:t xml:space="preserve">or a meta-analytic effect size estimate. </w:t>
      </w:r>
      <w:r w:rsidR="00E87477">
        <w:t>Failing that, the researcher uses their intuition to estimate the effect size.</w:t>
      </w:r>
      <w:r w:rsidR="004A15DA">
        <w:t xml:space="preserve"> In so far as articles explicitly identified having used an</w:t>
      </w:r>
      <w:r w:rsidR="00DC7C55">
        <w:t xml:space="preserve">y of the available </w:t>
      </w:r>
      <w:r w:rsidR="004A15DA">
        <w:t>approach</w:t>
      </w:r>
      <w:r w:rsidR="00DC7C55">
        <w:t>es</w:t>
      </w:r>
      <w:r w:rsidR="004A15DA">
        <w:t xml:space="preserve"> to selecting effect sizes for power analysis in the examined issues of Psychological Science, almost all of the articles reporting a power analysis </w:t>
      </w:r>
      <w:r w:rsidR="005367C0">
        <w:t>at least implicitly s</w:t>
      </w:r>
      <w:r w:rsidR="001857DB">
        <w:t>uggest</w:t>
      </w:r>
      <w:r w:rsidR="005367C0">
        <w:t>ed</w:t>
      </w:r>
      <w:r w:rsidR="001857DB">
        <w:t xml:space="preserve"> that this was the goal of their power analysis</w:t>
      </w:r>
      <w:r w:rsidR="00AD2B7B">
        <w:t xml:space="preserve"> (i.e., those using </w:t>
      </w:r>
      <w:r w:rsidR="00767FC0">
        <w:t xml:space="preserve">effect sizes from </w:t>
      </w:r>
      <w:r w:rsidR="00AD2B7B">
        <w:t>a single precious study, meta-analysis, average effects</w:t>
      </w:r>
      <w:r w:rsidR="00767FC0">
        <w:t xml:space="preserve"> seen in previous research</w:t>
      </w:r>
      <w:r w:rsidR="00AD2B7B">
        <w:t>, effect sizes from a pilot study</w:t>
      </w:r>
      <w:r w:rsidR="00BD54FE">
        <w:t xml:space="preserve"> and</w:t>
      </w:r>
      <w:r w:rsidR="00B24DBD">
        <w:t xml:space="preserve"> informal assertions of the effect size).</w:t>
      </w:r>
    </w:p>
    <w:p w14:paraId="2A7B8CFE" w14:textId="0E98EE42" w:rsidR="006E548F" w:rsidRDefault="007151B5" w:rsidP="007151B5">
      <w:pPr>
        <w:spacing w:line="360" w:lineRule="auto"/>
        <w:ind w:firstLine="720"/>
      </w:pPr>
      <w:r>
        <w:t xml:space="preserve">While </w:t>
      </w:r>
      <w:r w:rsidRPr="00082D03">
        <w:t>this approach is the most common, it may be the most error prone as minor differences in the choice of effect sizes will lead to large differences in the sample size</w:t>
      </w:r>
      <w:r w:rsidR="002A3AFF">
        <w:t>s</w:t>
      </w:r>
      <w:r w:rsidRPr="00082D03">
        <w:t xml:space="preserve"> that result </w:t>
      </w:r>
      <w:r w:rsidRPr="00082D03">
        <w:rPr>
          <w:rFonts w:ascii="Calibri" w:eastAsia="Calibri" w:hAnsi="Calibri" w:cs="Times New Roman"/>
        </w:rPr>
        <w:fldChar w:fldCharType="begin"/>
      </w:r>
      <w:r w:rsidRPr="00082D03">
        <w:rPr>
          <w:rFonts w:ascii="Calibri" w:eastAsia="Calibri" w:hAnsi="Calibri" w:cs="Times New Roman"/>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Pr="00082D03">
        <w:rPr>
          <w:rFonts w:ascii="Calibri" w:eastAsia="Calibri" w:hAnsi="Calibri" w:cs="Times New Roman"/>
        </w:rPr>
        <w:fldChar w:fldCharType="separate"/>
      </w:r>
      <w:r w:rsidRPr="00082D03">
        <w:rPr>
          <w:rFonts w:ascii="Calibri" w:eastAsia="Calibri" w:hAnsi="Calibri" w:cs="Times New Roman"/>
          <w:noProof/>
        </w:rPr>
        <w:t>(Wagenmakers et al., 2015)</w:t>
      </w:r>
      <w:r w:rsidRPr="00082D03">
        <w:rPr>
          <w:rFonts w:ascii="Calibri" w:eastAsia="Calibri" w:hAnsi="Calibri" w:cs="Times New Roman"/>
        </w:rPr>
        <w:fldChar w:fldCharType="end"/>
      </w:r>
      <w:r w:rsidRPr="00082D03">
        <w:t>.</w:t>
      </w:r>
      <w:r w:rsidR="002A3AFF">
        <w:t xml:space="preserve"> </w:t>
      </w:r>
      <w:r w:rsidR="00437C4E">
        <w:t>T</w:t>
      </w:r>
      <w:r w:rsidR="002A3AFF" w:rsidRPr="00082D03">
        <w:t>his is the only method of sample size determination that involves estimating the true effect size of the planned study</w:t>
      </w:r>
      <w:r w:rsidR="002A3AFF">
        <w:t>,</w:t>
      </w:r>
      <w:r>
        <w:t xml:space="preserve"> </w:t>
      </w:r>
      <w:r w:rsidR="00437C4E">
        <w:t>a</w:t>
      </w:r>
      <w:r w:rsidR="005B6864">
        <w:t xml:space="preserve">nd </w:t>
      </w:r>
      <w:r>
        <w:t xml:space="preserve">the </w:t>
      </w:r>
      <w:r w:rsidR="005B6864">
        <w:t>‘</w:t>
      </w:r>
      <w:r>
        <w:t>required</w:t>
      </w:r>
      <w:r w:rsidR="005B6864">
        <w:t>’</w:t>
      </w:r>
      <w:r>
        <w:t xml:space="preserve"> sample size is only as reliable as the effect size estimate that is used. If a researcher chooses </w:t>
      </w:r>
      <w:proofErr w:type="gramStart"/>
      <w:r>
        <w:t>arbitrarily, or</w:t>
      </w:r>
      <w:proofErr w:type="gramEnd"/>
      <w:r>
        <w:t xml:space="preserve"> adjusts their effect size estimate in order to achieve a certain level of apparent power</w:t>
      </w:r>
      <w:r w:rsidR="001B581F">
        <w:t xml:space="preserve"> at an achievable sample size</w:t>
      </w:r>
      <w:r>
        <w:t>, formal sample size planning is of little use</w:t>
      </w:r>
      <w:r w:rsidR="00BB3D22">
        <w:t>. A</w:t>
      </w:r>
      <w:r>
        <w:t>ny sample size greater than one has 80% power to detect a large enough effect size</w:t>
      </w:r>
      <w:r w:rsidR="00973BB8">
        <w:t xml:space="preserve">, while </w:t>
      </w:r>
      <w:r w:rsidR="00F01347">
        <w:t>simultaneously</w:t>
      </w:r>
      <w:r w:rsidR="00973BB8">
        <w:t xml:space="preserve"> being severely ‘underpowered’ to detect a sufficiently small effect size</w:t>
      </w:r>
      <w:r>
        <w:t xml:space="preserve">. </w:t>
      </w:r>
    </w:p>
    <w:p w14:paraId="69252D82" w14:textId="6ECF858C" w:rsidR="007151B5" w:rsidRDefault="006E548F" w:rsidP="006E548F">
      <w:pPr>
        <w:spacing w:line="360" w:lineRule="auto"/>
        <w:ind w:firstLine="720"/>
      </w:pPr>
      <w:r>
        <w:t>T</w:t>
      </w:r>
      <w:r w:rsidR="007151B5" w:rsidRPr="00082D03">
        <w:t xml:space="preserve">he main difficulties in this approach are, firstly, identifying a sufficiently similar body of similar research which </w:t>
      </w:r>
      <w:r w:rsidR="002A3AFF">
        <w:t>from which adequately</w:t>
      </w:r>
      <w:r w:rsidR="007151B5" w:rsidRPr="00082D03">
        <w:t xml:space="preserve"> reliable </w:t>
      </w:r>
      <w:r w:rsidR="002A3AFF">
        <w:t>e</w:t>
      </w:r>
      <w:r w:rsidR="007151B5" w:rsidRPr="00082D03">
        <w:t xml:space="preserve">stimates </w:t>
      </w:r>
      <w:r w:rsidR="002A3AFF">
        <w:t xml:space="preserve">can </w:t>
      </w:r>
      <w:r w:rsidR="007151B5" w:rsidRPr="00082D03">
        <w:t>be developed</w:t>
      </w:r>
      <w:r w:rsidR="002A3AFF">
        <w:t>,</w:t>
      </w:r>
      <w:r w:rsidR="007151B5" w:rsidRPr="00082D03">
        <w:t xml:space="preserve"> and secondly accounting for simple random variability and the likely impact of publication bias on the observed magnitude of effects. </w:t>
      </w:r>
      <w:r w:rsidR="007151B5">
        <w:t xml:space="preserve">Although it is not uncommon for people to suggest that power analyses could be based on pilot studies </w:t>
      </w:r>
      <w:r w:rsidR="007151B5">
        <w:fldChar w:fldCharType="begin"/>
      </w:r>
      <w:r w:rsidR="007151B5">
        <w:instrText xml:space="preserve"> ADDIN EN.CITE &lt;EndNote&gt;&lt;Cite&gt;&lt;Author&gt;Kim&lt;/Author&gt;&lt;Year&gt;2013&lt;/Year&gt;&lt;RecNum&gt;945&lt;/RecNum&gt;&lt;Prefix&gt;e.g.`, &lt;/Prefix&gt;&lt;DisplayText&gt;(e.g., Kim &amp;amp; Seo, 2013)&lt;/DisplayText&gt;&lt;record&gt;&lt;rec-number&gt;945&lt;/rec-number&gt;&lt;foreign-keys&gt;&lt;key app="EN" db-id="9xrafw5sx95dvre9w5hpevd89fzwtwr9twsw" timestamp="1535247220"&gt;945&lt;/key&gt;&lt;/foreign-keys&gt;&lt;ref-type name="Journal Article"&gt;17&lt;/ref-type&gt;&lt;contributors&gt;&lt;authors&gt;&lt;author&gt;Kim, Jeehyoung&lt;/author&gt;&lt;author&gt;Seo, Bong Soo&lt;/author&gt;&lt;/authors&gt;&lt;/contributors&gt;&lt;titles&gt;&lt;title&gt;How to Calculate Sample Size and Why&lt;/title&gt;&lt;secondary-title&gt;Clinics in Orthopedic Surgery&lt;/secondary-title&gt;&lt;/titles&gt;&lt;periodical&gt;&lt;full-title&gt;Clinics in Orthopedic Surgery&lt;/full-title&gt;&lt;/periodical&gt;&lt;pages&gt;235-242&lt;/pages&gt;&lt;volume&gt;5&lt;/volume&gt;&lt;number&gt;3&lt;/number&gt;&lt;dates&gt;&lt;year&gt;2013&lt;/year&gt;&lt;pub-dates&gt;&lt;date&gt;08/20&amp;#xD;06/14/received&amp;#xD;07/15/accepted&lt;/date&gt;&lt;/pub-dates&gt;&lt;/dates&gt;&lt;publisher&gt;The Korean Orthopaedic Association&lt;/publisher&gt;&lt;isbn&gt;2005-291X&amp;#xD;2005-4408&lt;/isbn&gt;&lt;accession-num&gt;PMC3758995&lt;/accession-num&gt;&lt;urls&gt;&lt;related-urls&gt;&lt;url&gt;http://www.ncbi.nlm.nih.gov/pmc/articles/PMC3758995/&lt;/url&gt;&lt;/related-urls&gt;&lt;/urls&gt;&lt;electronic-resource-num&gt;10.4055/cios.2013.5.3.235&lt;/electronic-resource-num&gt;&lt;remote-database-name&gt;PMC&lt;/remote-database-name&gt;&lt;/record&gt;&lt;/Cite&gt;&lt;/EndNote&gt;</w:instrText>
      </w:r>
      <w:r w:rsidR="007151B5">
        <w:fldChar w:fldCharType="separate"/>
      </w:r>
      <w:r w:rsidR="007151B5">
        <w:rPr>
          <w:noProof/>
        </w:rPr>
        <w:t>(e.g., Kim &amp; Seo, 2013)</w:t>
      </w:r>
      <w:r w:rsidR="007151B5">
        <w:fldChar w:fldCharType="end"/>
      </w:r>
      <w:r w:rsidR="007151B5">
        <w:t xml:space="preserve">, in so far as most pilot studies are not large enough to develop sufficiently precise estimate effect sizes for inferences about even the presence or absence of effects, using a point estimate from a pilot is likely to be of very little use </w:t>
      </w:r>
      <w:r w:rsidR="007151B5">
        <w:fldChar w:fldCharType="begin"/>
      </w:r>
      <w:r w:rsidR="007151B5">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7151B5">
        <w:fldChar w:fldCharType="separate"/>
      </w:r>
      <w:r w:rsidR="007151B5">
        <w:rPr>
          <w:noProof/>
        </w:rPr>
        <w:t>(Albers &amp; Lakens, 2018)</w:t>
      </w:r>
      <w:r w:rsidR="007151B5">
        <w:fldChar w:fldCharType="end"/>
      </w:r>
      <w:r w:rsidR="007151B5">
        <w:t xml:space="preserve">. </w:t>
      </w:r>
      <w:r w:rsidR="00BE64DD">
        <w:t xml:space="preserve">However, </w:t>
      </w:r>
      <w:r w:rsidR="007151B5">
        <w:t xml:space="preserve">it may be possible to use conservative estimates from aspects of the pilot study to inform aspects of sample size planning (e.g., using the </w:t>
      </w:r>
      <w:r w:rsidR="0014498B">
        <w:t>value within a</w:t>
      </w:r>
      <w:r w:rsidR="007151B5">
        <w:t xml:space="preserve"> 95% CI </w:t>
      </w:r>
      <w:r w:rsidR="0014498B">
        <w:t xml:space="preserve">around a </w:t>
      </w:r>
      <w:r w:rsidR="007151B5">
        <w:t>standard deviation</w:t>
      </w:r>
      <w:r w:rsidR="0014498B">
        <w:t xml:space="preserve"> that leads to the largest required sample size</w:t>
      </w:r>
      <w:r w:rsidR="007151B5">
        <w:t>)</w:t>
      </w:r>
      <w:r>
        <w:t xml:space="preserve"> </w:t>
      </w:r>
      <w:r w:rsidR="000A098D">
        <w:fldChar w:fldCharType="begin"/>
      </w:r>
      <w:r w:rsidR="000A098D">
        <w:instrText xml:space="preserve"> ADDIN EN.CITE &lt;EndNote&gt;&lt;Cite&gt;&lt;Author&gt;Lancaster&lt;/Author&gt;&lt;Year&gt;2004&lt;/Year&gt;&lt;RecNum&gt;975&lt;/RecNum&gt;&lt;DisplayText&gt;(Lancaster, Dodd, &amp;amp; Williamson, 2004)&lt;/DisplayText&gt;&lt;record&gt;&lt;rec-number&gt;975&lt;/rec-number&gt;&lt;foreign-keys&gt;&lt;key app="EN" db-id="9xrafw5sx95dvre9w5hpevd89fzwtwr9twsw" timestamp="1538433760"&gt;975&lt;/key&gt;&lt;/foreign-keys&gt;&lt;ref-type name="Journal Article"&gt;17&lt;/ref-type&gt;&lt;contributors&gt;&lt;authors&gt;&lt;author&gt;Lancaster, Gillian A.&lt;/author&gt;&lt;author&gt;Dodd, Susanna&lt;/author&gt;&lt;author&gt;Williamson, Paula R.&lt;/author&gt;&lt;/authors&gt;&lt;/contributors&gt;&lt;titles&gt;&lt;title&gt;Design and analysis of pilot studies: recommendations for good practice&lt;/title&gt;&lt;secondary-title&gt;Journal of Evaluation in Clinical Practice&lt;/secondary-title&gt;&lt;/titles&gt;&lt;periodical&gt;&lt;full-title&gt;Journal of Evaluation in Clinical Practice&lt;/full-title&gt;&lt;/periodical&gt;&lt;pages&gt;307-312&lt;/pages&gt;&lt;volume&gt;10&lt;/volume&gt;&lt;number&gt;2&lt;/number&gt;&lt;keywords&gt;&lt;keyword&gt;feasibility&lt;/keyword&gt;&lt;keyword&gt;methodology&lt;/keyword&gt;&lt;keyword&gt;pilot&lt;/keyword&gt;&lt;keyword&gt;randomized controlled trial&lt;/keyword&gt;&lt;keyword&gt;scientific rigour&lt;/keyword&gt;&lt;/keywords&gt;&lt;dates&gt;&lt;year&gt;2004&lt;/year&gt;&lt;pub-dates&gt;&lt;date&gt;2004/05/01&lt;/date&gt;&lt;/pub-dates&gt;&lt;/dates&gt;&lt;publisher&gt;Wiley/Blackwell (10.1111)&lt;/publisher&gt;&lt;isbn&gt;1356-1294&lt;/isbn&gt;&lt;urls&gt;&lt;related-urls&gt;&lt;url&gt;https://doi.org/10.1111/j..2002.384.doc.x&lt;/url&gt;&lt;/related-urls&gt;&lt;/urls&gt;&lt;electronic-resource-num&gt;10.1111/j..2002.384.doc.x&lt;/electronic-resource-num&gt;&lt;access-date&gt;2018/10/01&lt;/access-date&gt;&lt;/record&gt;&lt;/Cite&gt;&lt;/EndNote&gt;</w:instrText>
      </w:r>
      <w:r w:rsidR="000A098D">
        <w:fldChar w:fldCharType="separate"/>
      </w:r>
      <w:r w:rsidR="000A098D">
        <w:rPr>
          <w:noProof/>
        </w:rPr>
        <w:t>(Lancaster, Dodd, &amp; Williamson, 2004)</w:t>
      </w:r>
      <w:r w:rsidR="000A098D">
        <w:fldChar w:fldCharType="end"/>
      </w:r>
      <w:r w:rsidR="000A098D">
        <w:t>.</w:t>
      </w:r>
      <w:r w:rsidR="00294386">
        <w:t xml:space="preserve"> </w:t>
      </w:r>
      <w:r w:rsidR="00F217C8">
        <w:t>This same approach</w:t>
      </w:r>
      <w:r w:rsidR="00FF490F">
        <w:t xml:space="preserve">, taking </w:t>
      </w:r>
      <w:r w:rsidR="009B5527">
        <w:t xml:space="preserve">the most conservative estimate from a pilot study’s 95% confidence interval, </w:t>
      </w:r>
      <w:r w:rsidR="00F217C8">
        <w:t xml:space="preserve">could be used for point estimates of the </w:t>
      </w:r>
      <w:r w:rsidR="00574F98">
        <w:t xml:space="preserve">main </w:t>
      </w:r>
      <w:r w:rsidR="00F217C8">
        <w:t xml:space="preserve">statistic under study, but it is likely that the resulting sample sizes will either be </w:t>
      </w:r>
      <w:r w:rsidR="006812A7">
        <w:t>impractically</w:t>
      </w:r>
      <w:r w:rsidR="00F217C8">
        <w:t xml:space="preserve"> </w:t>
      </w:r>
      <w:proofErr w:type="gramStart"/>
      <w:r w:rsidR="00F217C8">
        <w:t>large</w:t>
      </w:r>
      <w:proofErr w:type="gramEnd"/>
      <w:r w:rsidR="00F217C8">
        <w:t xml:space="preserve"> or the bounds will include 0 suggesting that the sample size required would be infinite. </w:t>
      </w:r>
    </w:p>
    <w:p w14:paraId="4B2318AB" w14:textId="139AB328" w:rsidR="009E2636" w:rsidRDefault="009E2636" w:rsidP="009E2636">
      <w:pPr>
        <w:pStyle w:val="Heading4"/>
      </w:pPr>
      <w:r>
        <w:t>Selecting a similar body of research</w:t>
      </w:r>
    </w:p>
    <w:p w14:paraId="4D3501EA" w14:textId="1B58F712" w:rsidR="00607FFD" w:rsidRDefault="00711975" w:rsidP="00607FFD">
      <w:pPr>
        <w:spacing w:line="360" w:lineRule="auto"/>
        <w:ind w:firstLine="720"/>
      </w:pPr>
      <w:r>
        <w:t xml:space="preserve">Selecting a sufficiently similar sample will often be an inherently subjective decision. Given that as little as 1% of published psychology research psychology are direct replications of previous experiments </w:t>
      </w:r>
      <w:r>
        <w:fldChar w:fldCharType="begin"/>
      </w:r>
      <w:r>
        <w:instrText xml:space="preserve"> ADDIN EN.CITE &lt;EndNote&gt;&lt;Cite&gt;&lt;Author&gt;Makel&lt;/Author&gt;&lt;Year&gt;2012&lt;/Year&gt;&lt;RecNum&gt;92&lt;/RecNum&gt;&lt;DisplayText&gt;(Makel, Plucker, &amp;amp; Hegarty, 2012)&lt;/DisplayText&gt;&lt;record&gt;&lt;rec-number&gt;92&lt;/rec-number&gt;&lt;foreign-keys&gt;&lt;key app="EN" db-id="9xrafw5sx95dvre9w5hpevd89fzwtwr9twsw" timestamp="1499501947"&gt;92&lt;/key&gt;&lt;/foreign-keys&gt;&lt;ref-type name="Journal Article"&gt;17&lt;/ref-type&gt;&lt;contributors&gt;&lt;authors&gt;&lt;author&gt;Makel, Matthew C.&lt;/author&gt;&lt;author&gt;Plucker, Jonathan A.&lt;/author&gt;&lt;author&gt;Hegarty, Boyd&lt;/author&gt;&lt;/authors&gt;&lt;/contributors&gt;&lt;titles&gt;&lt;title&gt;Replications in Psychology Research&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pub-dates&gt;&lt;date&gt;2012/11/01&lt;/date&gt;&lt;/pub-dates&gt;&lt;/dates&gt;&lt;publisher&gt;SAGE Publications&lt;/publisher&gt;&lt;isbn&gt;1745-6916&lt;/isbn&gt;&lt;urls&gt;&lt;related-urls&gt;&lt;url&gt;http://dx.doi.org/10.1177/1745691612460688&lt;/url&gt;&lt;/related-urls&gt;&lt;/urls&gt;&lt;electronic-resource-num&gt;10.1177/1745691612460688&lt;/electronic-resource-num&gt;&lt;access-date&gt;2017/07/08&lt;/access-date&gt;&lt;/record&gt;&lt;/Cite&gt;&lt;/EndNote&gt;</w:instrText>
      </w:r>
      <w:r>
        <w:fldChar w:fldCharType="separate"/>
      </w:r>
      <w:r>
        <w:rPr>
          <w:noProof/>
        </w:rPr>
        <w:t>(Makel, Plucker, &amp; Hegarty, 2012)</w:t>
      </w:r>
      <w:r>
        <w:fldChar w:fldCharType="end"/>
      </w:r>
      <w:r>
        <w:t xml:space="preserve">, </w:t>
      </w:r>
      <w:r w:rsidR="00F84B93">
        <w:t>in the great majority of research psychologists</w:t>
      </w:r>
      <w:r>
        <w:t xml:space="preserve"> have </w:t>
      </w:r>
      <w:r>
        <w:lastRenderedPageBreak/>
        <w:t xml:space="preserve">to base the effect size estimates on bodies of research that are markedly different in at least some aspects. </w:t>
      </w:r>
      <w:r w:rsidR="00F84B93">
        <w:t xml:space="preserve">The situation is simpler in the case of direct or partial replications, where a previous study </w:t>
      </w:r>
      <w:r w:rsidR="002A23DD">
        <w:t xml:space="preserve">may </w:t>
      </w:r>
      <w:r w:rsidR="00F84B93">
        <w:t xml:space="preserve">provide </w:t>
      </w:r>
      <w:r w:rsidR="002A23DD">
        <w:t xml:space="preserve">a </w:t>
      </w:r>
      <w:r w:rsidR="00F84B93">
        <w:t xml:space="preserve">direct estimate of </w:t>
      </w:r>
      <w:r w:rsidR="002A23DD">
        <w:t xml:space="preserve">the </w:t>
      </w:r>
      <w:r w:rsidR="00F84B93">
        <w:t>effect under study</w:t>
      </w:r>
      <w:r w:rsidR="009624FB">
        <w:t xml:space="preserve">, although even </w:t>
      </w:r>
      <w:r w:rsidR="009E4DB2">
        <w:t>in this case</w:t>
      </w:r>
      <w:r w:rsidR="009624FB">
        <w:t xml:space="preserve"> it </w:t>
      </w:r>
      <w:r w:rsidR="006F7EEA">
        <w:t>will often</w:t>
      </w:r>
      <w:r w:rsidR="009624FB">
        <w:t xml:space="preserve"> be appropriate to adjust for publication bias</w:t>
      </w:r>
      <w:r w:rsidR="00F84B93">
        <w:t xml:space="preserve">. A researcher must use their expert judgement to identify a set of previous studies which are sufficiently similar to act as reasonable estimates of the type of effect that could be reasonably expected from the type of research that is being performed. Once this body of research, parameters required for power analysis must be extracted. In the case of simple research designs, this </w:t>
      </w:r>
      <w:r w:rsidR="00016C83">
        <w:t xml:space="preserve">is usually possible from just the test </w:t>
      </w:r>
      <w:r w:rsidR="006C7A31">
        <w:t>statistics</w:t>
      </w:r>
      <w:r w:rsidR="00016C83">
        <w:t xml:space="preserve"> and reported effect sizes. Even when previous studies have not reported effect sizes directly many effect sizes (such as </w:t>
      </w:r>
      <w:r w:rsidR="00016C83" w:rsidRPr="009624FB">
        <w:rPr>
          <w:i/>
        </w:rPr>
        <w:t>d</w:t>
      </w:r>
      <w:r w:rsidR="00016C83">
        <w:t xml:space="preserve">, partial eta squared and </w:t>
      </w:r>
      <w:r w:rsidR="00016C83" w:rsidRPr="009624FB">
        <w:rPr>
          <w:i/>
        </w:rPr>
        <w:t>r</w:t>
      </w:r>
      <w:r w:rsidR="00016C83">
        <w:t xml:space="preserve">)  </w:t>
      </w:r>
      <w:r w:rsidR="00E90144">
        <w:t xml:space="preserve">that are required in popular power analysis computer programs </w:t>
      </w:r>
      <w:r w:rsidR="00E90144">
        <w:fldChar w:fldCharType="begin"/>
      </w:r>
      <w:r w:rsidR="00E90144">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E90144">
        <w:fldChar w:fldCharType="separate"/>
      </w:r>
      <w:r w:rsidR="00E90144">
        <w:rPr>
          <w:noProof/>
        </w:rPr>
        <w:t>(Faul, Erdfelder, Lang, &amp; Buchner, 2007)</w:t>
      </w:r>
      <w:r w:rsidR="00E90144">
        <w:fldChar w:fldCharType="end"/>
      </w:r>
      <w:r w:rsidR="00E90144">
        <w:t xml:space="preserve"> </w:t>
      </w:r>
      <w:r w:rsidR="00016C83">
        <w:t xml:space="preserve">are readily calculable from reported sample statistics and their </w:t>
      </w:r>
      <w:r w:rsidR="00066F45">
        <w:t xml:space="preserve">associated </w:t>
      </w:r>
      <w:r w:rsidR="00016C83">
        <w:t>degrees of freedom</w:t>
      </w:r>
      <w:r w:rsidR="00AA36EC">
        <w:t>, or from reported mean differences and standard deviations</w:t>
      </w:r>
      <w:r w:rsidR="00FA1ACA">
        <w:t>.</w:t>
      </w:r>
      <w:r w:rsidR="00016C83">
        <w:t xml:space="preserve"> </w:t>
      </w:r>
      <w:r w:rsidR="00FA1ACA">
        <w:t>S</w:t>
      </w:r>
      <w:r w:rsidR="00016C83">
        <w:t xml:space="preserve">ee chapter [effect size measures] for </w:t>
      </w:r>
      <w:r w:rsidR="00E91AC7">
        <w:t>definitions</w:t>
      </w:r>
      <w:r w:rsidR="00016C83">
        <w:t xml:space="preserve"> of</w:t>
      </w:r>
      <w:r w:rsidR="00504F42">
        <w:t xml:space="preserve"> the most commonly required effect sizes are, and of how they can be extracted from more commonly reported test statistics and effect sizes. </w:t>
      </w:r>
    </w:p>
    <w:p w14:paraId="34558A6B" w14:textId="00E07737" w:rsidR="00711975" w:rsidRDefault="009E2636" w:rsidP="009E2636">
      <w:pPr>
        <w:pStyle w:val="Heading4"/>
      </w:pPr>
      <w:r>
        <w:t xml:space="preserve">Accounting for effect size </w:t>
      </w:r>
      <w:r w:rsidR="00465AC1">
        <w:t xml:space="preserve">imprecision and </w:t>
      </w:r>
      <w:r>
        <w:t>exaggeration</w:t>
      </w:r>
    </w:p>
    <w:p w14:paraId="134ED49C" w14:textId="0DF35E2E" w:rsidR="00E37F5E" w:rsidRDefault="00E577C3" w:rsidP="006478F2">
      <w:pPr>
        <w:spacing w:line="360" w:lineRule="auto"/>
        <w:ind w:firstLine="720"/>
      </w:pPr>
      <w:r>
        <w:t>If using this approach, o</w:t>
      </w:r>
      <w:r w:rsidR="00686517">
        <w:t xml:space="preserve">nce a sufficiently similar body of research has been identified, it is important to account the imprecision of previous effect size estimates and publication bias </w:t>
      </w:r>
      <w:r w:rsidR="00686517">
        <w:fldChar w:fldCharType="begin"/>
      </w:r>
      <w:r w:rsidR="00686517">
        <w:instrText xml:space="preserve"> ADDIN EN.CITE &lt;EndNote&gt;&lt;Cite&gt;&lt;Author&gt;Anderson&lt;/Author&gt;&lt;Year&gt;2017&lt;/Year&gt;&lt;RecNum&gt;437&lt;/RecNum&gt;&lt;DisplayText&gt;(Anderson &amp;amp;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rsidR="00686517">
        <w:fldChar w:fldCharType="separate"/>
      </w:r>
      <w:r w:rsidR="00686517">
        <w:rPr>
          <w:noProof/>
        </w:rPr>
        <w:t>(Anderson &amp; Maxwell, 2017)</w:t>
      </w:r>
      <w:r w:rsidR="00686517">
        <w:fldChar w:fldCharType="end"/>
      </w:r>
      <w:r w:rsidR="00686517">
        <w:t xml:space="preserve">. </w:t>
      </w:r>
      <w:r w:rsidR="008F6FE5">
        <w:t xml:space="preserve">In the assessed Psychological Science articles, </w:t>
      </w:r>
      <w:r w:rsidR="005E71A7">
        <w:t xml:space="preserve">12% reported </w:t>
      </w:r>
      <w:r w:rsidR="002324E4">
        <w:t xml:space="preserve">directly </w:t>
      </w:r>
      <w:r w:rsidR="005E71A7">
        <w:t xml:space="preserve">using a power analysis based on a single effect size estimate from a previous study. </w:t>
      </w:r>
      <w:r w:rsidR="00686517">
        <w:t>Even ignoring publication bias</w:t>
      </w:r>
      <w:r w:rsidR="005E71A7">
        <w:t>,</w:t>
      </w:r>
      <w:r w:rsidR="00686517">
        <w:t xml:space="preserve"> imprecision in</w:t>
      </w:r>
      <w:r w:rsidR="005E71A7">
        <w:t xml:space="preserve"> the</w:t>
      </w:r>
      <w:r w:rsidR="00686517">
        <w:t xml:space="preserve"> parameter estimates</w:t>
      </w:r>
      <w:r w:rsidR="005E71A7">
        <w:t xml:space="preserve"> chosen</w:t>
      </w:r>
      <w:r w:rsidR="00686517">
        <w:t xml:space="preserve"> can be problematic</w:t>
      </w:r>
      <w:r w:rsidR="005E71A7">
        <w:t>.</w:t>
      </w:r>
      <w:r w:rsidR="00686517">
        <w:t xml:space="preserve"> </w:t>
      </w:r>
      <w:r w:rsidR="005E71A7">
        <w:t>U</w:t>
      </w:r>
      <w:r w:rsidR="00686517">
        <w:t>sing</w:t>
      </w:r>
      <w:r w:rsidR="00F4504F">
        <w:t xml:space="preserve"> effect sizes directly from</w:t>
      </w:r>
      <w:r w:rsidR="000A6FB6">
        <w:t xml:space="preserve"> the</w:t>
      </w:r>
      <w:r w:rsidR="00F4504F">
        <w:t xml:space="preserve"> previous literature will lead to power estimates inflating the apparent power </w:t>
      </w:r>
      <w:r w:rsidR="005E71A7">
        <w:t>at least</w:t>
      </w:r>
      <w:r w:rsidR="00F4504F">
        <w:t xml:space="preserve"> 50% of the time simply on the basis of sampling variability</w:t>
      </w:r>
      <w:r w:rsidR="00465AC1">
        <w:t xml:space="preserve"> </w:t>
      </w:r>
      <w:r w:rsidR="00F4504F">
        <w:fldChar w:fldCharType="begin"/>
      </w:r>
      <w:r w:rsidR="00F4504F">
        <w:instrText xml:space="preserve"> ADDIN EN.CITE &lt;EndNote&gt;&lt;Cite&gt;&lt;Author&gt;Taylor&lt;/Author&gt;&lt;Year&gt;1996&lt;/Year&gt;&lt;RecNum&gt;13&lt;/RecNum&gt;&lt;DisplayText&gt;(Taylor &amp;amp;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F4504F">
        <w:fldChar w:fldCharType="separate"/>
      </w:r>
      <w:r w:rsidR="00F4504F">
        <w:rPr>
          <w:noProof/>
        </w:rPr>
        <w:t>(Taylor &amp; Muller, 1996)</w:t>
      </w:r>
      <w:r w:rsidR="00F4504F">
        <w:fldChar w:fldCharType="end"/>
      </w:r>
      <w:r w:rsidR="00F4504F">
        <w:t xml:space="preserve">. </w:t>
      </w:r>
      <w:r w:rsidR="00E37F5E">
        <w:t xml:space="preserve">Because power is a concave function of sample size that asymptotes at 1, </w:t>
      </w:r>
      <w:r w:rsidR="00515FEC">
        <w:t xml:space="preserve">directly using </w:t>
      </w:r>
      <w:r w:rsidR="00E37F5E">
        <w:t xml:space="preserve">point estimate from previous studies to power experiments will lead to </w:t>
      </w:r>
      <w:r w:rsidR="00515FEC">
        <w:t xml:space="preserve">the mean level of </w:t>
      </w:r>
      <w:r w:rsidR="00E37F5E">
        <w:t xml:space="preserve">power being below </w:t>
      </w:r>
      <w:r w:rsidR="001B6FB1">
        <w:t xml:space="preserve">the </w:t>
      </w:r>
      <w:r w:rsidR="00E37F5E">
        <w:t>desired level</w:t>
      </w:r>
      <w:r w:rsidR="00F8650C">
        <w:t xml:space="preserve"> </w:t>
      </w:r>
      <w:r w:rsidR="00F8650C">
        <w:fldChar w:fldCharType="begin"/>
      </w:r>
      <w:r w:rsidR="00775D54">
        <w:instrText xml:space="preserve"> ADDIN EN.CITE &lt;EndNote&gt;&lt;Cite&gt;&lt;Author&gt;Blakeley&lt;/Author&gt;&lt;Year&gt;2016&lt;/Year&gt;&lt;RecNum&gt;784&lt;/RecNum&gt;&lt;DisplayText&gt;(McShane, Böckenholt, &amp;amp; Hansen, 2016)&lt;/DisplayText&gt;&lt;record&gt;&lt;rec-number&gt;784&lt;/rec-number&gt;&lt;foreign-keys&gt;&lt;key app="EN" db-id="9xrafw5sx95dvre9w5hpevd89fzwtwr9twsw" timestamp="1520224311"&gt;784&lt;/key&gt;&lt;/foreign-keys&gt;&lt;ref-type name="Journal Article"&gt;17&lt;/ref-type&gt;&lt;contributors&gt;&lt;authors&gt;&lt;author&gt;Blakeley B. McShane&lt;/author&gt;&lt;author&gt;Ulf Böckenholt&lt;/author&gt;&lt;author&gt;Karsten T. Hansen&lt;/author&gt;&lt;/authors&gt;&lt;/contributors&gt;&lt;titles&gt;&lt;title&gt;Adjusting for Publication Bias in Meta-Analysis: An Evaluation of Selection Methods and Some Cautionary Notes&lt;/title&gt;&lt;secondary-title&gt;Perspectives on Psychological Science&lt;/secondary-title&gt;&lt;/titles&gt;&lt;periodical&gt;&lt;full-title&gt;Perspectives on Psychological Science&lt;/full-title&gt;&lt;/periodical&gt;&lt;pages&gt;730-749&lt;/pages&gt;&lt;volume&gt;11&lt;/volume&gt;&lt;number&gt;5&lt;/number&gt;&lt;dates&gt;&lt;year&gt;2016&lt;/year&gt;&lt;pub-dates&gt;&lt;date&gt;2016/09/01&lt;/date&gt;&lt;/pub-dates&gt;&lt;/dates&gt;&lt;publisher&gt;SAGE Publications Inc&lt;/publisher&gt;&lt;isbn&gt;1745-6916&lt;/isbn&gt;&lt;urls&gt;&lt;related-urls&gt;&lt;url&gt;https://doi.org/10.1177/1745691616662243&lt;/url&gt;&lt;/related-urls&gt;&lt;/urls&gt;&lt;electronic-resource-num&gt;10.1177/1745691616662243&lt;/electronic-resource-num&gt;&lt;access-date&gt;2018/03/04&lt;/access-date&gt;&lt;/record&gt;&lt;/Cite&gt;&lt;/EndNote&gt;</w:instrText>
      </w:r>
      <w:r w:rsidR="00F8650C">
        <w:fldChar w:fldCharType="separate"/>
      </w:r>
      <w:r w:rsidR="00775D54">
        <w:rPr>
          <w:noProof/>
        </w:rPr>
        <w:t>(McShane, Böckenholt, &amp; Hansen, 2016)</w:t>
      </w:r>
      <w:r w:rsidR="00F8650C">
        <w:fldChar w:fldCharType="end"/>
      </w:r>
      <w:r w:rsidR="00E37F5E">
        <w:t xml:space="preserve">. </w:t>
      </w:r>
      <w:r w:rsidR="00BE398F">
        <w:t xml:space="preserve">You get </w:t>
      </w:r>
      <w:r w:rsidR="00677993">
        <w:t xml:space="preserve">more severely punished </w:t>
      </w:r>
      <w:r w:rsidR="00BE398F">
        <w:t xml:space="preserve">for underestimating the effect size than you get rewarded for overestimating </w:t>
      </w:r>
      <w:r w:rsidR="00F92281">
        <w:t xml:space="preserve">it </w:t>
      </w:r>
      <w:r w:rsidR="007E1C4D">
        <w:t>in terms of the statistical power of your research</w:t>
      </w:r>
      <w:r w:rsidR="00BE398F">
        <w:t xml:space="preserve">. </w:t>
      </w:r>
    </w:p>
    <w:p w14:paraId="3403F910" w14:textId="2B4882AD" w:rsidR="00BC60AA" w:rsidRDefault="00686517" w:rsidP="006478F2">
      <w:pPr>
        <w:spacing w:line="360" w:lineRule="auto"/>
        <w:ind w:firstLine="720"/>
      </w:pPr>
      <w:r>
        <w:t xml:space="preserve">Publication bias compounds this issue, as </w:t>
      </w:r>
      <w:r w:rsidR="00F84B93">
        <w:t xml:space="preserve">the </w:t>
      </w:r>
      <w:r w:rsidR="00961C2A">
        <w:t xml:space="preserve">point estimates of effect sizes seen in the </w:t>
      </w:r>
      <w:r w:rsidR="00F84B93">
        <w:t>psychological literature are likely to be overestimates of true effects</w:t>
      </w:r>
      <w:r w:rsidR="00F4504F">
        <w:t xml:space="preserve"> </w:t>
      </w:r>
      <w:r w:rsidR="00F4504F">
        <w:fldChar w:fldCharType="begin"/>
      </w:r>
      <w:r w:rsidR="00F4504F">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F4504F">
        <w:fldChar w:fldCharType="separate"/>
      </w:r>
      <w:r w:rsidR="00F4504F">
        <w:rPr>
          <w:noProof/>
        </w:rPr>
        <w:t>(Anderson et al., 2017)</w:t>
      </w:r>
      <w:r w:rsidR="00F4504F">
        <w:fldChar w:fldCharType="end"/>
      </w:r>
      <w:r w:rsidR="00F84B93">
        <w:t xml:space="preserve">. </w:t>
      </w:r>
      <w:r w:rsidR="00C127D1">
        <w:t>Taking a conservative estimate from p</w:t>
      </w:r>
      <w:r w:rsidR="00323E6C">
        <w:t xml:space="preserve">rojects that </w:t>
      </w:r>
      <w:r w:rsidR="00F84B93">
        <w:t xml:space="preserve">have </w:t>
      </w:r>
      <w:r w:rsidR="00323E6C">
        <w:t>systematically attempt</w:t>
      </w:r>
      <w:r w:rsidR="00F84B93">
        <w:t>ed</w:t>
      </w:r>
      <w:r w:rsidR="00323E6C">
        <w:t xml:space="preserve"> to reproduce bodies of psychology </w:t>
      </w:r>
      <w:r w:rsidR="00F23A2F">
        <w:t>research</w:t>
      </w:r>
      <w:r w:rsidR="00323E6C">
        <w:t xml:space="preserve"> suggest that the impact of publication and reporting biases may be to increase </w:t>
      </w:r>
      <w:r w:rsidR="00880304">
        <w:t xml:space="preserve">reported </w:t>
      </w:r>
      <w:r w:rsidR="00323E6C">
        <w:t>effects by</w:t>
      </w:r>
      <w:r w:rsidR="00512004">
        <w:t xml:space="preserve"> up to</w:t>
      </w:r>
      <w:r w:rsidR="00323E6C">
        <w:t xml:space="preserve"> as much as</w:t>
      </w:r>
      <w:r w:rsidR="00F42312">
        <w:t xml:space="preserve"> </w:t>
      </w:r>
      <w:r w:rsidR="00CB06F1">
        <w:t>20</w:t>
      </w:r>
      <w:r w:rsidR="0064219A">
        <w:t>%</w:t>
      </w:r>
      <w:r w:rsidR="00B9364E">
        <w:t>,</w:t>
      </w:r>
      <w:r w:rsidR="0064219A">
        <w:t xml:space="preserve"> 95% </w:t>
      </w:r>
      <w:r w:rsidR="00CB06F1">
        <w:t>credible interval</w:t>
      </w:r>
      <w:r w:rsidR="0064219A">
        <w:t xml:space="preserve"> [</w:t>
      </w:r>
      <w:r w:rsidR="00CB06F1">
        <w:t>11</w:t>
      </w:r>
      <w:r w:rsidR="0064219A">
        <w:t xml:space="preserve">%, </w:t>
      </w:r>
      <w:r w:rsidR="00CB06F1">
        <w:t>28</w:t>
      </w:r>
      <w:r w:rsidR="0064219A">
        <w:t>%]</w:t>
      </w:r>
      <w:r w:rsidR="00461AA3">
        <w:t xml:space="preserve"> conditional on the true effect size being non-zero</w:t>
      </w:r>
      <w:r w:rsidR="00323E6C">
        <w:t xml:space="preserve">. </w:t>
      </w:r>
      <w:r w:rsidR="007B097F">
        <w:t xml:space="preserve">It is difficult to accurately account for publication bias in meta-analysis, and it is likely that many of the effects sizes </w:t>
      </w:r>
      <w:r w:rsidR="00961C2A">
        <w:t>reported</w:t>
      </w:r>
      <w:r w:rsidR="007B097F">
        <w:t xml:space="preserve"> in meta-analysis are also upwardly biased </w:t>
      </w:r>
      <w:r w:rsidR="007B097F">
        <w:lastRenderedPageBreak/>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 </w:instrTex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DATA </w:instrText>
      </w:r>
      <w:r w:rsidR="007B097F">
        <w:fldChar w:fldCharType="end"/>
      </w:r>
      <w:r w:rsidR="007B097F">
        <w:fldChar w:fldCharType="separate"/>
      </w:r>
      <w:r w:rsidR="007B097F">
        <w:rPr>
          <w:noProof/>
        </w:rPr>
        <w:t>(Ferguson &amp; Brannick, 2012; Hartwig, Davey Smith, Schmidt, &amp; Bowden, 2018; Thompson et al., 2011)</w:t>
      </w:r>
      <w:r w:rsidR="007B097F">
        <w:fldChar w:fldCharType="end"/>
      </w:r>
      <w:r w:rsidR="007B097F">
        <w:t xml:space="preserve">. </w:t>
      </w:r>
    </w:p>
    <w:p w14:paraId="4A3B0772" w14:textId="4988105E" w:rsidR="00E37F5E" w:rsidRDefault="00323E6C" w:rsidP="00533395">
      <w:pPr>
        <w:spacing w:line="360" w:lineRule="auto"/>
        <w:ind w:firstLine="720"/>
      </w:pPr>
      <w:r>
        <w:t>However, methods have been developed to</w:t>
      </w:r>
      <w:r w:rsidR="00F84B93">
        <w:t xml:space="preserve"> account for sample variability </w:t>
      </w:r>
      <w:r w:rsidR="00504F42">
        <w:t>inherent</w:t>
      </w:r>
      <w:r w:rsidR="00F84B93">
        <w:t xml:space="preserve"> point estimates of effects sizes or parameters</w:t>
      </w:r>
      <w:bookmarkStart w:id="1" w:name="_Hlk523159624"/>
      <w:r w:rsidR="002F46AC">
        <w:t xml:space="preserve"> </w:t>
      </w:r>
      <w:r>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F60835">
        <w:instrText xml:space="preserve"> ADDIN EN.CITE </w:instrText>
      </w:r>
      <w:r w:rsidR="00F60835">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F60835">
        <w:instrText xml:space="preserve"> ADDIN EN.CITE.DATA </w:instrText>
      </w:r>
      <w:r w:rsidR="00F60835">
        <w:fldChar w:fldCharType="end"/>
      </w:r>
      <w:r>
        <w:fldChar w:fldCharType="separate"/>
      </w:r>
      <w:r w:rsidR="00F60835">
        <w:rPr>
          <w:noProof/>
        </w:rPr>
        <w:t>(see Anderson et al., 2017; McShane &amp; Böckenholt, 2016; Perugini et al., 2014; and Taylor &amp; Muller, 1996)</w:t>
      </w:r>
      <w:r>
        <w:fldChar w:fldCharType="end"/>
      </w:r>
      <w:bookmarkEnd w:id="1"/>
      <w:r w:rsidR="00347243">
        <w:t>.</w:t>
      </w:r>
      <w:r w:rsidR="003974D5">
        <w:t xml:space="preserve"> These methods are all designed to estimate the sample size required to adequately power a direct</w:t>
      </w:r>
      <w:r w:rsidR="00F8650C">
        <w:t xml:space="preserve"> (or exact)</w:t>
      </w:r>
      <w:r w:rsidR="003974D5">
        <w:t xml:space="preserve"> replication study. </w:t>
      </w:r>
      <w:r w:rsidR="00BC60AA">
        <w:t>The simplest method of adjusting effect sizes, suggested in</w:t>
      </w:r>
      <w:r w:rsidR="00347243">
        <w:t xml:space="preserve"> </w:t>
      </w:r>
      <w:r w:rsidR="00F42312">
        <w:fldChar w:fldCharType="begin"/>
      </w:r>
      <w:r w:rsidR="00F42312">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F42312">
        <w:fldChar w:fldCharType="separate"/>
      </w:r>
      <w:r w:rsidR="00F42312">
        <w:rPr>
          <w:noProof/>
        </w:rPr>
        <w:t>Camerer et al. (2018)</w:t>
      </w:r>
      <w:r w:rsidR="00F42312">
        <w:fldChar w:fldCharType="end"/>
      </w:r>
      <w:r w:rsidR="00BC60AA">
        <w:t>, is</w:t>
      </w:r>
      <w:r w:rsidR="00F42312">
        <w:t xml:space="preserve"> </w:t>
      </w:r>
      <w:r w:rsidR="005E1702">
        <w:t>halving effect size estimates from the published literatur</w:t>
      </w:r>
      <w:r w:rsidR="00FA4414">
        <w:t>e to arrive a</w:t>
      </w:r>
      <w:r w:rsidR="006177B4">
        <w:t>t</w:t>
      </w:r>
      <w:r w:rsidR="00FA4414">
        <w:t xml:space="preserve"> a </w:t>
      </w:r>
      <w:r w:rsidR="006177B4">
        <w:t>reasonable</w:t>
      </w:r>
      <w:r w:rsidR="00FA4414">
        <w:t xml:space="preserve"> estimate of the true effect size. </w:t>
      </w:r>
      <w:r w:rsidR="0039672C">
        <w:fldChar w:fldCharType="begin"/>
      </w:r>
      <w:r w:rsidR="0039672C">
        <w:instrText xml:space="preserve"> ADDIN EN.CITE &lt;EndNote&gt;&lt;Cite AuthorYear="1"&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rsidR="0039672C">
        <w:fldChar w:fldCharType="separate"/>
      </w:r>
      <w:r w:rsidR="0039672C">
        <w:rPr>
          <w:noProof/>
        </w:rPr>
        <w:t>Perugini et al. (2014)</w:t>
      </w:r>
      <w:r w:rsidR="0039672C">
        <w:fldChar w:fldCharType="end"/>
      </w:r>
      <w:r w:rsidR="0039672C">
        <w:t xml:space="preserve"> propose safeguard power, using the lower bound of a </w:t>
      </w:r>
      <w:r w:rsidR="00F65B05">
        <w:t>100-</w:t>
      </w:r>
      <w:r w:rsidR="0039672C">
        <w:t xml:space="preserve">x% confidence interval as opposed to the point estimate in order to have </w:t>
      </w:r>
      <w:r w:rsidR="00F65B05">
        <w:t>100-(</w:t>
      </w:r>
      <w:r w:rsidR="0039672C">
        <w:t>x</w:t>
      </w:r>
      <w:r w:rsidR="00F65B05">
        <w:t>/</w:t>
      </w:r>
      <w:proofErr w:type="gramStart"/>
      <w:r w:rsidR="00F65B05">
        <w:t>2)</w:t>
      </w:r>
      <w:r w:rsidR="0039672C">
        <w:t>%</w:t>
      </w:r>
      <w:proofErr w:type="gramEnd"/>
      <w:r w:rsidR="0039672C">
        <w:t xml:space="preserve"> confidence (in the statistical sense), that the study will have</w:t>
      </w:r>
      <w:r w:rsidR="00F65B05">
        <w:t xml:space="preserve"> adequate power to detect </w:t>
      </w:r>
      <w:r w:rsidR="007F27FC">
        <w:t>the true population parameter.</w:t>
      </w:r>
      <w:r w:rsidR="00533395">
        <w:t xml:space="preserve"> </w:t>
      </w:r>
      <w:r w:rsidR="007F27FC">
        <w:t xml:space="preserve">However, </w:t>
      </w:r>
      <w:r w:rsidR="0039672C">
        <w:t xml:space="preserve">the actual confidence level achieved is only </w:t>
      </w:r>
      <w:r w:rsidR="007F27FC">
        <w:t xml:space="preserve">indicative of the true level of confidence a researcher could have </w:t>
      </w:r>
      <w:r w:rsidR="0039672C">
        <w:t>in the absence of any type of selective reporting, an</w:t>
      </w:r>
      <w:r w:rsidR="007F27FC">
        <w:t xml:space="preserve"> u</w:t>
      </w:r>
      <w:r w:rsidR="0039672C">
        <w:t>nlikely assumption</w:t>
      </w:r>
      <w:r w:rsidR="007F27FC">
        <w:t xml:space="preserve"> in practice</w:t>
      </w:r>
      <w:r w:rsidR="0039672C">
        <w:t xml:space="preserve">. </w:t>
      </w:r>
      <w:r w:rsidR="00E37F5E">
        <w:t xml:space="preserve">Even assuming that all assumptions hold this method will tend to overestimate the required sample size on average </w:t>
      </w:r>
      <w:r w:rsidR="00E37F5E">
        <w:fldChar w:fldCharType="begin"/>
      </w:r>
      <w:r w:rsidR="00E37F5E">
        <w:instrText xml:space="preserve"> ADDIN EN.CITE &lt;EndNote&gt;&lt;Cite&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rsidR="00E37F5E">
        <w:fldChar w:fldCharType="separate"/>
      </w:r>
      <w:r w:rsidR="00E37F5E">
        <w:rPr>
          <w:noProof/>
        </w:rPr>
        <w:t>(Perugini et al., 2014)</w:t>
      </w:r>
      <w:r w:rsidR="00E37F5E">
        <w:fldChar w:fldCharType="end"/>
      </w:r>
      <w:r w:rsidR="00E37F5E">
        <w:t>.</w:t>
      </w:r>
    </w:p>
    <w:p w14:paraId="0BB892C2" w14:textId="4923DFBF" w:rsidR="00533395" w:rsidRDefault="00533395" w:rsidP="00976ABB">
      <w:pPr>
        <w:spacing w:line="360" w:lineRule="auto"/>
        <w:ind w:firstLine="720"/>
      </w:pPr>
      <w:r>
        <w:t xml:space="preserve">A third approach </w:t>
      </w:r>
      <w:r w:rsidR="00820DDF">
        <w:t xml:space="preserve">has been </w:t>
      </w:r>
      <w:r w:rsidR="00612BA8">
        <w:t xml:space="preserve">proposed </w:t>
      </w:r>
      <w:r w:rsidR="00612BA8">
        <w:fldChar w:fldCharType="begin"/>
      </w:r>
      <w:r w:rsidR="00612BA8">
        <w:instrText xml:space="preserve"> ADDIN EN.CITE &lt;EndNote&gt;&lt;Cite AuthorYear="1"&gt;&lt;Author&gt;McShane&lt;/Author&gt;&lt;Year&gt;2016&lt;/Year&gt;&lt;RecNum&gt;24&lt;/RecNum&gt;&lt;DisplayText&gt;McShane and Böckenholt (2016)&lt;/DisplayText&gt;&lt;record&gt;&lt;rec-number&gt;24&lt;/rec-number&gt;&lt;foreign-keys&gt;&lt;key app="EN" db-id="9xrafw5sx95dvre9w5hpevd89fzwtwr9twsw" timestamp="1496379782"&gt;24&lt;/key&gt;&lt;/foreign-keys&gt;&lt;ref-type name="Journal Article"&gt;17&lt;/ref-type&gt;&lt;contributors&gt;&lt;authors&gt;&lt;author&gt;McShane, Blakeley B.&lt;/author&gt;&lt;author&gt;Böckenholt, Ulf&lt;/author&gt;&lt;/authors&gt;&lt;/contributors&gt;&lt;auth-address&gt;McShane, Blakeley B.: Marketing Department, Kellogg School of Management, Northwestern University, 2001 Sheridan Road, Evanston, IL, US, 60208, b-mcshane@kellogg.northwestern.edu&lt;/auth-address&gt;&lt;titles&gt;&lt;title&gt;Planning sample sizes when effect sizes are uncertain: The power-calibrated effect size approach&lt;/title&gt;&lt;secondary-title&gt;Psychological Methods&lt;/secondary-title&gt;&lt;/titles&gt;&lt;periodical&gt;&lt;full-title&gt;Psychological Methods&lt;/full-title&gt;&lt;/periodical&gt;&lt;pages&gt;47-60&lt;/pages&gt;&lt;volume&gt;21&lt;/volume&gt;&lt;number&gt;1&lt;/number&gt;&lt;keywords&gt;&lt;keyword&gt;*Effect Size (Statistical)&lt;/keyword&gt;&lt;keyword&gt;*Statistical Power&lt;/keyword&gt;&lt;keyword&gt;*Statistical Significance&lt;/keyword&gt;&lt;keyword&gt;Sample Size&lt;/keyword&gt;&lt;keyword&gt;Uncertainty&lt;/keyword&gt;&lt;/keywords&gt;&lt;dates&gt;&lt;year&gt;2016&lt;/year&gt;&lt;/dates&gt;&lt;pub-location&gt;US&lt;/pub-location&gt;&lt;publisher&gt;American Psychological Association&lt;/publisher&gt;&lt;isbn&gt;1939-1463(Electronic);1082-989X(Print)&lt;/isbn&gt;&lt;urls&gt;&lt;/urls&gt;&lt;electronic-resource-num&gt;10.1037/met0000036&lt;/electronic-resource-num&gt;&lt;/record&gt;&lt;/Cite&gt;&lt;/EndNote&gt;</w:instrText>
      </w:r>
      <w:r w:rsidR="00612BA8">
        <w:fldChar w:fldCharType="separate"/>
      </w:r>
      <w:r w:rsidR="00612BA8">
        <w:rPr>
          <w:noProof/>
        </w:rPr>
        <w:t>McShane and Böckenholt (2016)</w:t>
      </w:r>
      <w:r w:rsidR="00612BA8">
        <w:fldChar w:fldCharType="end"/>
      </w:r>
      <w:r w:rsidR="00612BA8">
        <w:t xml:space="preserve"> </w:t>
      </w:r>
      <w:r w:rsidR="00820DDF">
        <w:t xml:space="preserve">to address this issue that the safeguard power approach tends to overestimate effect sizes; the Power </w:t>
      </w:r>
      <w:r w:rsidR="00612BA8">
        <w:t xml:space="preserve">Calibrated Effect Size approach (PCES). </w:t>
      </w:r>
      <w:r w:rsidR="009243EB">
        <w:t xml:space="preserve">PCES produces an effect size estimate that accounts for the variability in the point estimate such that the expected power of a study using this effect size will be powered at a chosen level of power. </w:t>
      </w:r>
      <w:r w:rsidR="00E4023C">
        <w:t xml:space="preserve">PCES </w:t>
      </w:r>
      <w:r w:rsidR="0086637E">
        <w:t>is equivalent to the assurance approach (detailed below), using a prior distribution over the parameter of interest assumed to be normally distributed with a mean set at the point estimate from previous studies and a standard deviation set to the standard error of the test statistic.</w:t>
      </w:r>
      <w:r w:rsidR="00786FAA">
        <w:t xml:space="preserve"> </w:t>
      </w:r>
      <w:r w:rsidR="00786FAA">
        <w:fldChar w:fldCharType="begin"/>
      </w:r>
      <w:r w:rsidR="00786FAA">
        <w:instrText xml:space="preserve"> ADDIN EN.CITE &lt;EndNote&gt;&lt;Cite AuthorYear="1"&gt;&lt;Author&gt;McShane&lt;/Author&gt;&lt;Year&gt;2016&lt;/Year&gt;&lt;RecNum&gt;24&lt;/RecNum&gt;&lt;DisplayText&gt;McShane and Böckenholt (2016)&lt;/DisplayText&gt;&lt;record&gt;&lt;rec-number&gt;24&lt;/rec-number&gt;&lt;foreign-keys&gt;&lt;key app="EN" db-id="9xrafw5sx95dvre9w5hpevd89fzwtwr9twsw" timestamp="1496379782"&gt;24&lt;/key&gt;&lt;/foreign-keys&gt;&lt;ref-type name="Journal Article"&gt;17&lt;/ref-type&gt;&lt;contributors&gt;&lt;authors&gt;&lt;author&gt;McShane, Blakeley B.&lt;/author&gt;&lt;author&gt;Böckenholt, Ulf&lt;/author&gt;&lt;/authors&gt;&lt;/contributors&gt;&lt;auth-address&gt;McShane, Blakeley B.: Marketing Department, Kellogg School of Management, Northwestern University, 2001 Sheridan Road, Evanston, IL, US, 60208, b-mcshane@kellogg.northwestern.edu&lt;/auth-address&gt;&lt;titles&gt;&lt;title&gt;Planning sample sizes when effect sizes are uncertain: The power-calibrated effect size approach&lt;/title&gt;&lt;secondary-title&gt;Psychological Methods&lt;/secondary-title&gt;&lt;/titles&gt;&lt;periodical&gt;&lt;full-title&gt;Psychological Methods&lt;/full-title&gt;&lt;/periodical&gt;&lt;pages&gt;47-60&lt;/pages&gt;&lt;volume&gt;21&lt;/volume&gt;&lt;number&gt;1&lt;/number&gt;&lt;keywords&gt;&lt;keyword&gt;*Effect Size (Statistical)&lt;/keyword&gt;&lt;keyword&gt;*Statistical Power&lt;/keyword&gt;&lt;keyword&gt;*Statistical Significance&lt;/keyword&gt;&lt;keyword&gt;Sample Size&lt;/keyword&gt;&lt;keyword&gt;Uncertainty&lt;/keyword&gt;&lt;/keywords&gt;&lt;dates&gt;&lt;year&gt;2016&lt;/year&gt;&lt;/dates&gt;&lt;pub-location&gt;US&lt;/pub-location&gt;&lt;publisher&gt;American Psychological Association&lt;/publisher&gt;&lt;isbn&gt;1939-1463(Electronic);1082-989X(Print)&lt;/isbn&gt;&lt;urls&gt;&lt;/urls&gt;&lt;electronic-resource-num&gt;10.1037/met0000036&lt;/electronic-resource-num&gt;&lt;/record&gt;&lt;/Cite&gt;&lt;/EndNote&gt;</w:instrText>
      </w:r>
      <w:r w:rsidR="00786FAA">
        <w:fldChar w:fldCharType="separate"/>
      </w:r>
      <w:r w:rsidR="00786FAA">
        <w:rPr>
          <w:noProof/>
        </w:rPr>
        <w:t>McShane and Böckenholt (2016)</w:t>
      </w:r>
      <w:r w:rsidR="00786FAA">
        <w:fldChar w:fldCharType="end"/>
      </w:r>
      <w:r w:rsidR="00786FAA">
        <w:t xml:space="preserve"> </w:t>
      </w:r>
      <w:r w:rsidR="00AE1F73">
        <w:t>provide</w:t>
      </w:r>
      <w:r w:rsidR="00786FAA">
        <w:t xml:space="preserve"> </w:t>
      </w:r>
      <w:r w:rsidR="00AE1F73">
        <w:t xml:space="preserve">easily implemented </w:t>
      </w:r>
      <w:r w:rsidR="00786FAA">
        <w:t xml:space="preserve">formulas for tests of </w:t>
      </w:r>
      <w:r w:rsidR="00B20F2F">
        <w:t xml:space="preserve">differences between </w:t>
      </w:r>
      <w:r w:rsidR="00786FAA">
        <w:t>independent and dependent means and proportions as well as correlation coefficients</w:t>
      </w:r>
      <w:r w:rsidR="00E54C5F">
        <w:t>. They also provided a</w:t>
      </w:r>
      <w:r w:rsidR="00AE1F73">
        <w:t xml:space="preserve"> website at which these methods can be used </w:t>
      </w:r>
      <w:r w:rsidR="00E54C5F">
        <w:t xml:space="preserve">at </w:t>
      </w:r>
      <w:hyperlink r:id="rId7" w:history="1">
        <w:r w:rsidR="00E54C5F" w:rsidRPr="0007206E">
          <w:rPr>
            <w:rStyle w:val="Hyperlink"/>
          </w:rPr>
          <w:t>https://blakemcshane.shinyapps.io/pces/</w:t>
        </w:r>
      </w:hyperlink>
      <w:r w:rsidR="00E54C5F">
        <w:t xml:space="preserve">. </w:t>
      </w:r>
    </w:p>
    <w:p w14:paraId="722A754A" w14:textId="02319BF1" w:rsidR="00F439F8" w:rsidRDefault="00E26CA3" w:rsidP="00CA6DDA">
      <w:pPr>
        <w:spacing w:line="360" w:lineRule="auto"/>
        <w:ind w:firstLine="720"/>
      </w:pPr>
      <w:r>
        <w:t xml:space="preserve">A final method developed by </w:t>
      </w:r>
      <w:r w:rsidR="006946D0">
        <w:fldChar w:fldCharType="begin"/>
      </w:r>
      <w:r w:rsidR="006946D0">
        <w:instrText xml:space="preserve"> ADDIN EN.CITE &lt;EndNote&gt;&lt;Cite AuthorYear="1"&gt;&lt;Author&gt;Taylor&lt;/Author&gt;&lt;Year&gt;1996&lt;/Year&gt;&lt;RecNum&gt;13&lt;/RecNum&gt;&lt;DisplayText&gt;Taylor and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6946D0">
        <w:fldChar w:fldCharType="separate"/>
      </w:r>
      <w:r w:rsidR="006946D0">
        <w:rPr>
          <w:noProof/>
        </w:rPr>
        <w:t>Taylor and Muller (1996)</w:t>
      </w:r>
      <w:r w:rsidR="006946D0">
        <w:fldChar w:fldCharType="end"/>
      </w:r>
      <w:r w:rsidR="006946D0">
        <w:t xml:space="preserve"> and </w:t>
      </w:r>
      <w:r w:rsidR="00675C5D">
        <w:t>discussed in</w:t>
      </w:r>
      <w:r w:rsidR="00FF0D0E">
        <w:t xml:space="preserve"> depth in</w:t>
      </w:r>
      <w:r w:rsidR="00675C5D">
        <w:t xml:space="preserve"> </w:t>
      </w:r>
      <w:r w:rsidR="006946D0">
        <w:fldChar w:fldCharType="begin"/>
      </w:r>
      <w:r w:rsidR="006946D0">
        <w:instrText xml:space="preserve"> ADDIN EN.CITE &lt;EndNote&gt;&lt;Cite AuthorYear="1"&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6946D0">
        <w:fldChar w:fldCharType="separate"/>
      </w:r>
      <w:r w:rsidR="006946D0">
        <w:rPr>
          <w:noProof/>
        </w:rPr>
        <w:t>Anderson et al. (2017)</w:t>
      </w:r>
      <w:r w:rsidR="006946D0">
        <w:fldChar w:fldCharType="end"/>
      </w:r>
      <w:r w:rsidR="00B10F0E">
        <w:t xml:space="preserve"> has been developed to account for publication bias. This method does </w:t>
      </w:r>
      <w:r w:rsidR="00675C5D">
        <w:t xml:space="preserve">not use the maximum-likelihood estimate of the effect size assuming an uncensored </w:t>
      </w:r>
      <w:r w:rsidR="009C2987">
        <w:t xml:space="preserve">test </w:t>
      </w:r>
      <w:proofErr w:type="gramStart"/>
      <w:r w:rsidR="009C2987">
        <w:t xml:space="preserve">statistic  </w:t>
      </w:r>
      <w:r w:rsidR="00675C5D">
        <w:t>distribution</w:t>
      </w:r>
      <w:proofErr w:type="gramEnd"/>
      <w:r w:rsidR="009C2987">
        <w:t xml:space="preserve"> (e.g., an F distribution)</w:t>
      </w:r>
      <w:r w:rsidR="00B25654">
        <w:t>,</w:t>
      </w:r>
      <w:r w:rsidR="00675C5D">
        <w:t xml:space="preserve"> but instead </w:t>
      </w:r>
      <w:r w:rsidR="00B25654">
        <w:t>to use</w:t>
      </w:r>
      <w:r w:rsidR="00B10F0E">
        <w:t>s</w:t>
      </w:r>
      <w:r w:rsidR="00B25654">
        <w:t xml:space="preserve"> </w:t>
      </w:r>
      <w:r w:rsidR="00675C5D">
        <w:t xml:space="preserve">a </w:t>
      </w:r>
      <w:r w:rsidR="00B25654">
        <w:t>maximum-likelihood estimate of the effect size assuming a</w:t>
      </w:r>
      <w:r w:rsidR="00D35966">
        <w:t xml:space="preserve"> truncated</w:t>
      </w:r>
      <w:r w:rsidR="00B25654">
        <w:t xml:space="preserve"> </w:t>
      </w:r>
      <w:r w:rsidR="009C2987">
        <w:t xml:space="preserve">test </w:t>
      </w:r>
      <w:r w:rsidR="007E0536">
        <w:t xml:space="preserve">statistic </w:t>
      </w:r>
      <w:r w:rsidR="00B25654">
        <w:t xml:space="preserve">distribution </w:t>
      </w:r>
      <w:r w:rsidR="00D35966">
        <w:t xml:space="preserve">(they suggest that it should be truncated </w:t>
      </w:r>
      <w:r w:rsidR="00B25654">
        <w:t xml:space="preserve">at </w:t>
      </w:r>
      <w:r w:rsidR="00D05F9A">
        <w:t>the critical value</w:t>
      </w:r>
      <w:r w:rsidR="00D35966">
        <w:t xml:space="preserve">, </w:t>
      </w:r>
      <w:r w:rsidR="00D05F9A">
        <w:t xml:space="preserve">i.e., at the </w:t>
      </w:r>
      <w:r w:rsidR="007E0536">
        <w:t xml:space="preserve">test </w:t>
      </w:r>
      <w:r w:rsidR="00F12C96">
        <w:t>statistic</w:t>
      </w:r>
      <w:r w:rsidR="00D05F9A">
        <w:t xml:space="preserve"> which leads to statistical significance). The lower bound of a</w:t>
      </w:r>
      <w:r w:rsidR="00F12C96">
        <w:t xml:space="preserve">n </w:t>
      </w:r>
      <w:r w:rsidR="00F65B05">
        <w:t>100-</w:t>
      </w:r>
      <w:r w:rsidR="00F12C96">
        <w:t>x%</w:t>
      </w:r>
      <w:r w:rsidR="00D05F9A">
        <w:t xml:space="preserve"> confidence interval around</w:t>
      </w:r>
      <w:r w:rsidR="00F12C96">
        <w:t xml:space="preserve"> the effect size</w:t>
      </w:r>
      <w:r w:rsidR="00D05F9A">
        <w:t xml:space="preserve"> this can be used as the effect size measure in </w:t>
      </w:r>
      <w:r w:rsidR="00D05F9A">
        <w:lastRenderedPageBreak/>
        <w:t xml:space="preserve">order </w:t>
      </w:r>
      <w:r w:rsidR="00F12C96">
        <w:t xml:space="preserve">to achieve </w:t>
      </w:r>
      <w:r w:rsidR="00F65B05">
        <w:t>100-(</w:t>
      </w:r>
      <w:r w:rsidR="00F12C96">
        <w:t>x</w:t>
      </w:r>
      <w:r w:rsidR="00F65B05">
        <w:t>/2)</w:t>
      </w:r>
      <w:r w:rsidR="00F12C96">
        <w:t>% confidence (again, in the statistical sense)</w:t>
      </w:r>
      <w:r w:rsidR="00F10DD8">
        <w:t xml:space="preserve"> assuming that F-statistics are only reported given that they reach statistical significance. </w:t>
      </w:r>
      <w:r w:rsidR="00AE76D3">
        <w:fldChar w:fldCharType="begin"/>
      </w:r>
      <w:r w:rsidR="00AE76D3">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rsidR="00AE76D3">
        <w:fldChar w:fldCharType="separate"/>
      </w:r>
      <w:r w:rsidR="00AE76D3">
        <w:rPr>
          <w:noProof/>
        </w:rPr>
        <w:t>Anderson and Maxwell (2017)</w:t>
      </w:r>
      <w:r w:rsidR="00AE76D3">
        <w:fldChar w:fldCharType="end"/>
      </w:r>
      <w:r w:rsidR="00AE76D3">
        <w:t xml:space="preserve"> provide an easy to use website that makes the implementation of their method much less complex that it </w:t>
      </w:r>
      <w:r w:rsidR="00BA0538">
        <w:t>may sound (</w:t>
      </w:r>
      <w:r w:rsidR="00794D73" w:rsidRPr="00794D73">
        <w:t>www.DesigningExperiments.com</w:t>
      </w:r>
      <w:r w:rsidR="00BA0538">
        <w:t>)</w:t>
      </w:r>
      <w:r w:rsidR="00AE76D3">
        <w:t xml:space="preserve">. </w:t>
      </w:r>
    </w:p>
    <w:p w14:paraId="3BC94A95" w14:textId="4FDFDAB7" w:rsidR="00BC60AA" w:rsidRPr="00AE2647" w:rsidRDefault="00EF1665" w:rsidP="00457A05">
      <w:pPr>
        <w:spacing w:line="360" w:lineRule="auto"/>
        <w:ind w:firstLine="720"/>
      </w:pPr>
      <w:r>
        <w:t xml:space="preserve">However, methods </w:t>
      </w:r>
      <w:r w:rsidR="00457A05">
        <w:t xml:space="preserve">for adjusting for publication bias </w:t>
      </w:r>
      <w:r>
        <w:t>are rarely used</w:t>
      </w:r>
      <w:r w:rsidR="00457A05">
        <w:t xml:space="preserve">. This means that that some the most common methods of effect size selection (using effects from previous studies, either individual studies or from collections of studies) are likely to be optimistic </w:t>
      </w:r>
      <w:r w:rsidR="00892F82">
        <w:t>estimates</w:t>
      </w:r>
      <w:r w:rsidR="00457A05">
        <w:t xml:space="preserve"> of power of the proposed research. O</w:t>
      </w:r>
      <w:r w:rsidR="002B704D">
        <w:t xml:space="preserve">nly </w:t>
      </w:r>
      <w:r w:rsidR="00457A05">
        <w:t>three articles</w:t>
      </w:r>
      <w:r w:rsidR="002B704D">
        <w:t xml:space="preserve"> examined from Psychological Science reported attempting to account for publication bias</w:t>
      </w:r>
      <w:r w:rsidR="00B605BE">
        <w:t xml:space="preserve">. All </w:t>
      </w:r>
      <w:r w:rsidR="00893CAC">
        <w:t xml:space="preserve">three </w:t>
      </w:r>
      <w:r w:rsidR="00B605BE">
        <w:t>used reasonably ad hoc methods, one</w:t>
      </w:r>
      <w:r w:rsidR="002B704D">
        <w:t xml:space="preserve"> doubling the sample size they recruited from that returned by a power analysis using effect sizes from the literature</w:t>
      </w:r>
      <w:r w:rsidR="00B605BE">
        <w:t xml:space="preserve">, </w:t>
      </w:r>
      <w:r w:rsidR="00D776FA">
        <w:t xml:space="preserve">one </w:t>
      </w:r>
      <w:r w:rsidR="00893CAC">
        <w:t xml:space="preserve">reducing effect sizes by an arbitrary amount </w:t>
      </w:r>
      <w:r w:rsidR="00D776FA">
        <w:t>and one</w:t>
      </w:r>
      <w:r w:rsidR="00893CAC">
        <w:t xml:space="preserve"> </w:t>
      </w:r>
      <w:r w:rsidR="006A0464">
        <w:t>using the lowest effect size reported in a set of studies on the</w:t>
      </w:r>
      <w:r w:rsidR="00E33ACF">
        <w:t>ir effect of interest</w:t>
      </w:r>
      <w:r w:rsidR="006A0464">
        <w:t xml:space="preserve">. Furthermore, it seems these more complex methods of effect size adjustment may have never been used. </w:t>
      </w:r>
      <w:r w:rsidR="00E8554B">
        <w:t>A</w:t>
      </w:r>
      <w:r>
        <w:t xml:space="preserve"> literature review performed by </w:t>
      </w:r>
      <w:r>
        <w:fldChar w:fldCharType="begin"/>
      </w:r>
      <w:r>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fldChar w:fldCharType="separate"/>
      </w:r>
      <w:r>
        <w:rPr>
          <w:noProof/>
        </w:rPr>
        <w:t>Anderson and Maxwell (2017)</w:t>
      </w:r>
      <w:r>
        <w:fldChar w:fldCharType="end"/>
      </w:r>
      <w:r>
        <w:t xml:space="preserve"> of articles citing Taylor and Muller (1996) and </w:t>
      </w:r>
      <w:proofErr w:type="spellStart"/>
      <w:r>
        <w:t>Perugini</w:t>
      </w:r>
      <w:proofErr w:type="spellEnd"/>
      <w:r>
        <w:t xml:space="preserve">, Gallucci, and </w:t>
      </w:r>
      <w:proofErr w:type="spellStart"/>
      <w:r>
        <w:t>Constantini</w:t>
      </w:r>
      <w:proofErr w:type="spellEnd"/>
      <w:r>
        <w:t xml:space="preserve"> (2014) showed that none of the examined articles had actually used either of these methods to plan their </w:t>
      </w:r>
      <w:r w:rsidR="005E71A7">
        <w:t>sample</w:t>
      </w:r>
      <w:r>
        <w:t xml:space="preserve"> sizes</w:t>
      </w:r>
      <w:r w:rsidR="00CB72F0">
        <w:t>.</w:t>
      </w:r>
    </w:p>
    <w:p w14:paraId="56394902" w14:textId="3AC7A5A4" w:rsidR="005F1F0D" w:rsidRDefault="00AE76D3" w:rsidP="006478F2">
      <w:pPr>
        <w:spacing w:line="360" w:lineRule="auto"/>
        <w:ind w:firstLine="720"/>
      </w:pPr>
      <w:r>
        <w:t xml:space="preserve">These methods of adjusting effect sizes rely on researchers being able to identify a sufficiently similar piece of research. </w:t>
      </w:r>
      <w:r w:rsidR="00FD67D8">
        <w:t>It may not be uncommon for a researcher performing novel research to not feel capable of identifying a sufficiently similar set of studies for a power analysis to be meaningfully performed</w:t>
      </w:r>
      <w:r w:rsidR="00223285">
        <w:t xml:space="preserve"> if the power analysis relies on a plausibly accurate effect size estimate to be generated</w:t>
      </w:r>
      <w:r w:rsidR="00FD67D8">
        <w:t xml:space="preserve">. If a researcher does not feel capable of developing an accurate effect size estimate, </w:t>
      </w:r>
      <w:r w:rsidR="00223285">
        <w:t>the more</w:t>
      </w:r>
      <w:r w:rsidR="00FD67D8">
        <w:t xml:space="preserve"> conservative </w:t>
      </w:r>
      <w:r w:rsidR="00223285">
        <w:t xml:space="preserve">an </w:t>
      </w:r>
      <w:r w:rsidR="00FD67D8">
        <w:t xml:space="preserve">estimate </w:t>
      </w:r>
      <w:r w:rsidR="00223285">
        <w:t>that use</w:t>
      </w:r>
      <w:r w:rsidR="00FD67D8">
        <w:t>d to ensure that a planned study will be able to reliably detect a lower bound estimate of the effect if it is in fact present</w:t>
      </w:r>
      <w:r>
        <w:t xml:space="preserve">. </w:t>
      </w:r>
    </w:p>
    <w:p w14:paraId="424920BF" w14:textId="4DAFDB32" w:rsidR="007B1A1A" w:rsidRPr="009611F0" w:rsidRDefault="007B1A1A" w:rsidP="009E2636">
      <w:pPr>
        <w:pStyle w:val="Heading3"/>
      </w:pPr>
      <w:r w:rsidRPr="002F544F">
        <w:t xml:space="preserve">Approach </w:t>
      </w:r>
      <w:r>
        <w:t>2</w:t>
      </w:r>
      <w:r w:rsidR="00BC18B3">
        <w:t>:</w:t>
      </w:r>
      <w:r>
        <w:t xml:space="preserve"> </w:t>
      </w:r>
      <w:r w:rsidR="00BC18B3">
        <w:t>Smallest Effect Size of Interest</w:t>
      </w:r>
    </w:p>
    <w:p w14:paraId="52A80A19" w14:textId="3F745C75" w:rsidR="0085605E" w:rsidRDefault="007B1A1A" w:rsidP="0085605E">
      <w:pPr>
        <w:shd w:val="clear" w:color="auto" w:fill="E7E6E6" w:themeFill="background2"/>
        <w:spacing w:line="360" w:lineRule="auto"/>
        <w:ind w:firstLine="720"/>
      </w:pPr>
      <w:r>
        <w:t>“</w:t>
      </w:r>
      <w:r w:rsidRPr="00A1020F">
        <w:t>Ideally, a study should be large enough to have a high probability (power) of detecting as statistically significant a clinically important difference of a given size if such a difference exists</w:t>
      </w:r>
      <w:r>
        <w:t xml:space="preserve">” </w:t>
      </w:r>
      <w:r w:rsidR="002561E0">
        <w:t xml:space="preserve">CONSORT statement on selecting sample sizes for research </w:t>
      </w:r>
      <w:r>
        <w:fldChar w:fldCharType="begin"/>
      </w:r>
      <w:r w:rsidR="007D3283">
        <w:instrText xml:space="preserve"> ADDIN EN.CITE &lt;EndNote&gt;&lt;Cite&gt;&lt;Author&gt;Moher&lt;/Author&gt;&lt;Year&gt;2010&lt;/Year&gt;&lt;RecNum&gt;631&lt;/RecNum&gt;&lt;Pages&gt;e10&lt;/Pages&gt;&lt;DisplayText&gt;(Moher et al., 2010, p. e10)&lt;/DisplayText&gt;&lt;record&gt;&lt;rec-number&gt;631&lt;/rec-number&gt;&lt;foreign-keys&gt;&lt;key app="EN" db-id="9xrafw5sx95dvre9w5hpevd89fzwtwr9twsw" timestamp="1508193712"&gt;631&lt;/key&gt;&lt;/foreign-keys&gt;&lt;ref-type name="Journal Article"&gt;17&lt;/ref-type&gt;&lt;contributors&gt;&lt;authors&gt;&lt;author&gt;Moher, David&lt;/author&gt;&lt;author&gt;Hopewell, Sally.&lt;/author&gt;&lt;author&gt;Schulz, Kenneth F.&lt;/author&gt;&lt;author&gt;Montori, Victor.&lt;/author&gt;&lt;author&gt;Gøtzsche, Peter C.&lt;/author&gt;&lt;author&gt;Devereaux, P. J.&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Journal of Clinical Epidemiology&lt;/secondary-title&gt;&lt;/titles&gt;&lt;periodical&gt;&lt;full-title&gt;Journal of Clinical Epidemiology&lt;/full-title&gt;&lt;/periodical&gt;&lt;pages&gt;e1-e37&lt;/pages&gt;&lt;volume&gt;63&lt;/volume&gt;&lt;number&gt;8&lt;/number&gt;&lt;dates&gt;&lt;year&gt;2010&lt;/year&gt;&lt;pub-dates&gt;&lt;date&gt;8//&lt;/date&gt;&lt;/pub-dates&gt;&lt;/dates&gt;&lt;isbn&gt;0895-4356&lt;/isbn&gt;&lt;urls&gt;&lt;related-urls&gt;&lt;url&gt;http://www.sciencedirect.com/science/article/pii/S0895435610001034&lt;/url&gt;&lt;/related-urls&gt;&lt;/urls&gt;&lt;electronic-resource-num&gt;10.1016/j.jclinepi.2010.03.004&lt;/electronic-resource-num&gt;&lt;/record&gt;&lt;/Cite&gt;&lt;/EndNote&gt;</w:instrText>
      </w:r>
      <w:r>
        <w:fldChar w:fldCharType="separate"/>
      </w:r>
      <w:r>
        <w:rPr>
          <w:noProof/>
        </w:rPr>
        <w:t>(Moher et al., 2010, p. e10)</w:t>
      </w:r>
      <w:r>
        <w:fldChar w:fldCharType="end"/>
      </w:r>
      <w:r w:rsidR="0085605E">
        <w:t xml:space="preserve">. </w:t>
      </w:r>
    </w:p>
    <w:p w14:paraId="2C4E5998" w14:textId="0E39C605" w:rsidR="007B1A1A" w:rsidRDefault="00F36477" w:rsidP="00FD67D8">
      <w:pPr>
        <w:spacing w:line="360" w:lineRule="auto"/>
        <w:ind w:firstLine="720"/>
      </w:pPr>
      <w:r>
        <w:t xml:space="preserve">A more </w:t>
      </w:r>
      <w:r w:rsidR="00FD67D8">
        <w:t xml:space="preserve">cautious approach </w:t>
      </w:r>
      <w:r>
        <w:t xml:space="preserve">is </w:t>
      </w:r>
      <w:r w:rsidR="00FD67D8">
        <w:t>to use sample size estimates based not on an</w:t>
      </w:r>
      <w:r>
        <w:t xml:space="preserve"> estimate of the true effect, but </w:t>
      </w:r>
      <w:r w:rsidR="00FD67D8">
        <w:t xml:space="preserve">rather to use </w:t>
      </w:r>
      <w:r>
        <w:t>the minimum effect size of theoretical, practical or clinical significance</w:t>
      </w:r>
      <w:r w:rsidR="0020728A">
        <w:t xml:space="preserve"> (or the Smallest Effect Size of Interest, </w:t>
      </w:r>
      <w:proofErr w:type="spellStart"/>
      <w:r w:rsidR="0020728A">
        <w:t>SESoI</w:t>
      </w:r>
      <w:proofErr w:type="spellEnd"/>
      <w:r w:rsidR="0020728A">
        <w:t>)</w:t>
      </w:r>
      <w:r w:rsidR="0085605E">
        <w:t>.</w:t>
      </w:r>
      <w:r w:rsidR="00FD67D8">
        <w:t xml:space="preserve"> T</w:t>
      </w:r>
      <w:r w:rsidR="0085605E">
        <w:t xml:space="preserve">his is the method of sample size determination that leads to the largest sample sizes being determined in the </w:t>
      </w:r>
      <w:proofErr w:type="spellStart"/>
      <w:r w:rsidR="0085605E">
        <w:t>AiPE</w:t>
      </w:r>
      <w:proofErr w:type="spellEnd"/>
      <w:r w:rsidR="0085605E">
        <w:t xml:space="preserve"> or power analysis frameworks. This approach means that if an effect as or larger than the smallest effect of interest is</w:t>
      </w:r>
      <w:r w:rsidR="0020728A">
        <w:t xml:space="preserve"> present it will be detected at a </w:t>
      </w:r>
      <w:r w:rsidR="00961C2A">
        <w:t>chosen</w:t>
      </w:r>
      <w:r w:rsidR="0020728A">
        <w:t xml:space="preserve"> probability or higher. A</w:t>
      </w:r>
      <w:r w:rsidR="003B2BA3">
        <w:t>rguably</w:t>
      </w:r>
      <w:r w:rsidR="0020728A">
        <w:t>, this is</w:t>
      </w:r>
      <w:r w:rsidR="003B2BA3">
        <w:t xml:space="preserve"> the most</w:t>
      </w:r>
      <w:r w:rsidR="004D5577">
        <w:t xml:space="preserve"> internally coherent and reliable </w:t>
      </w:r>
      <w:r w:rsidR="003B2BA3">
        <w:lastRenderedPageBreak/>
        <w:t>method of selecting a sample size</w:t>
      </w:r>
      <w:r w:rsidR="00961C2A">
        <w:t>, as unlike the above method, it does not rely on estimating an unknowable parameter</w:t>
      </w:r>
      <w:r w:rsidR="006E32D6">
        <w:t xml:space="preserve">, but rather in transparently making a subjective decision about the </w:t>
      </w:r>
      <w:r w:rsidR="00E64E46">
        <w:t xml:space="preserve">effect size that is minimally clinically or substantively important. </w:t>
      </w:r>
      <w:r w:rsidR="00981968">
        <w:t xml:space="preserve">None of the articles examined in Psychological Science explicitly noted that they were planning for the smallest effect of interest. </w:t>
      </w:r>
    </w:p>
    <w:p w14:paraId="5D555E1A" w14:textId="45B403BD" w:rsidR="00D73629" w:rsidRPr="00D73629" w:rsidRDefault="00D73629" w:rsidP="00D70A25">
      <w:pPr>
        <w:pStyle w:val="Heading4"/>
      </w:pPr>
      <w:r w:rsidRPr="00D73629">
        <w:t xml:space="preserve">Selecting a Smallest Effect Size of Interest </w:t>
      </w:r>
    </w:p>
    <w:p w14:paraId="413BE50E" w14:textId="11DDDEFA" w:rsidR="00FA2287" w:rsidRDefault="00FA2287" w:rsidP="00A009A3">
      <w:pPr>
        <w:spacing w:line="360" w:lineRule="auto"/>
        <w:ind w:firstLine="720"/>
      </w:pPr>
      <w:r>
        <w:t xml:space="preserve">The selection of the smallest effect size of interest has recently been discussed in the psychology literature in discussions around equivalence testing </w: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 </w:instrTex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DATA </w:instrText>
      </w:r>
      <w:r>
        <w:fldChar w:fldCharType="end"/>
      </w:r>
      <w:r>
        <w:fldChar w:fldCharType="separate"/>
      </w:r>
      <w:r>
        <w:rPr>
          <w:noProof/>
        </w:rPr>
        <w:t>(i.e., statistical testing to investigate whether an effect is significantly smaller than the SESOI; see Lakens, 2017; or Lakens, Scheel, &amp; Isager, 2018 for an extended discussion of the process of selecting a SESOI)</w:t>
      </w:r>
      <w:r>
        <w:fldChar w:fldCharType="end"/>
      </w:r>
      <w:r>
        <w:t xml:space="preserve">. Briefly, the smallest effect of interest can be specified in terms of unstandardized units (i.e., in raw scores on a given measure) or standardised units (e.g., in Cohen’s </w:t>
      </w:r>
      <w:r w:rsidRPr="00013CB6">
        <w:rPr>
          <w:i/>
        </w:rPr>
        <w:t>d</w:t>
      </w:r>
      <w:r w:rsidRPr="00D0224C">
        <w:t xml:space="preserve"> or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t xml:space="preserve">), depending on what can meaningfully be justified and the researcher’s background knowledge. The SESOI can be justified on purely subjective grounds (e.g., by a researcher deciding that they do no feel an effect of 5 points on some scale or a Cohen’s </w:t>
      </w:r>
      <w:r w:rsidRPr="00013CB6">
        <w:rPr>
          <w:i/>
        </w:rPr>
        <w:t>d</w:t>
      </w:r>
      <w:r>
        <w:rPr>
          <w:i/>
        </w:rPr>
        <w:t xml:space="preserve"> </w:t>
      </w:r>
      <w:r>
        <w:t xml:space="preserve">of .1 is not interesting to them), or in more objective terms </w:t>
      </w:r>
      <w:r>
        <w:fldChar w:fldCharType="begin"/>
      </w:r>
      <w: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fldChar w:fldCharType="separate"/>
      </w:r>
      <w:r>
        <w:rPr>
          <w:noProof/>
        </w:rPr>
        <w:t>(Lakens et al., 2018)</w:t>
      </w:r>
      <w:r>
        <w:fldChar w:fldCharType="end"/>
      </w:r>
      <w:r>
        <w:t xml:space="preserve">. </w:t>
      </w:r>
    </w:p>
    <w:p w14:paraId="01E5A216" w14:textId="2ACF942F" w:rsidR="00621D3E" w:rsidRDefault="00621D3E" w:rsidP="00FA2287">
      <w:pPr>
        <w:spacing w:line="360" w:lineRule="auto"/>
        <w:ind w:firstLine="720"/>
      </w:pPr>
      <w:r>
        <w:t xml:space="preserve">Selection of the SOSOI </w:t>
      </w:r>
      <w:r w:rsidR="00FA2287">
        <w:t xml:space="preserve">based on ‘objective’ standards </w:t>
      </w:r>
      <w:r>
        <w:t xml:space="preserve">has been most discussed in </w:t>
      </w:r>
      <w:r w:rsidR="00A009A3">
        <w:t>the</w:t>
      </w:r>
      <w:r w:rsidR="005F7AF2">
        <w:t xml:space="preserve"> clinical medicine literature</w:t>
      </w:r>
      <w:r w:rsidR="00FA2287">
        <w:t xml:space="preserve">. </w:t>
      </w:r>
      <w:r w:rsidR="009A52BA">
        <w:t xml:space="preserve">In medicine, finding the SESOI has two ends, one is in sample size planning, and the other is in determining what level of improvement would suggest that a change in treatment is advisable </w:t>
      </w:r>
      <w:r w:rsidR="009A52BA">
        <w:fldChar w:fldCharType="begin"/>
      </w:r>
      <w:r w:rsidR="009A52BA">
        <w:instrText xml:space="preserve"> ADDIN EN.CITE &lt;EndNote&gt;&lt;Cite&gt;&lt;Author&gt;Jaeschke&lt;/Author&gt;&lt;Year&gt;1989&lt;/Year&gt;&lt;RecNum&gt;953&lt;/RecNum&gt;&lt;DisplayText&gt;(Jaeschke, Singer, &amp;amp; Guyatt,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Singer, &amp; Guyatt, 1989)</w:t>
      </w:r>
      <w:r w:rsidR="009A52BA">
        <w:fldChar w:fldCharType="end"/>
      </w:r>
      <w:r w:rsidR="009A52BA">
        <w:t xml:space="preserve">. </w:t>
      </w:r>
      <w:r w:rsidR="00FA2287">
        <w:t xml:space="preserve">One </w:t>
      </w:r>
      <w:r w:rsidR="005F7AF2">
        <w:t xml:space="preserve">method of </w:t>
      </w:r>
      <w:r w:rsidR="00FA2287">
        <w:t xml:space="preserve">SESOI </w:t>
      </w:r>
      <w:r w:rsidR="005F7AF2">
        <w:t>justification from the medical literature is t</w:t>
      </w:r>
      <w:r>
        <w:t xml:space="preserve">he </w:t>
      </w:r>
      <w:r w:rsidR="003B59D9">
        <w:t>Minimal Detectable Difference</w:t>
      </w:r>
      <w:r>
        <w:t xml:space="preserve"> </w:t>
      </w:r>
      <w:r w:rsidR="003B59D9">
        <w:t>(MDD)</w:t>
      </w:r>
      <w:r w:rsidR="005F7AF2">
        <w:t xml:space="preserve">, </w:t>
      </w:r>
      <w:r w:rsidR="003B59D9">
        <w:t>equivalent to the idea</w:t>
      </w:r>
      <w:r w:rsidR="00A009A3">
        <w:t xml:space="preserve"> of </w:t>
      </w:r>
      <w:r>
        <w:t xml:space="preserve">detection </w:t>
      </w:r>
      <w:r w:rsidR="00A009A3">
        <w:t xml:space="preserve">thresholds </w:t>
      </w:r>
      <w:r>
        <w:t>in psychophysics</w:t>
      </w:r>
      <w:r w:rsidR="005F7AF2">
        <w:t xml:space="preserve"> </w:t>
      </w:r>
      <w:r w:rsidR="005F7AF2">
        <w:fldChar w:fldCharType="begin"/>
      </w:r>
      <w:r w:rsidR="005F7AF2">
        <w:instrText xml:space="preserve"> ADDIN EN.CITE &lt;EndNote&gt;&lt;Cite&gt;&lt;Author&gt;Norman&lt;/Author&gt;&lt;Year&gt;2003&lt;/Year&gt;&lt;RecNum&gt;952&lt;/RecNum&gt;&lt;DisplayText&gt;(Norman, Sloan, &amp;amp; Wyrwich,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5F7AF2">
        <w:fldChar w:fldCharType="separate"/>
      </w:r>
      <w:r w:rsidR="005F7AF2">
        <w:rPr>
          <w:noProof/>
        </w:rPr>
        <w:t>(Norman, Sloan, &amp; Wyrwich, 2003)</w:t>
      </w:r>
      <w:r w:rsidR="005F7AF2">
        <w:fldChar w:fldCharType="end"/>
      </w:r>
      <w:r w:rsidR="00A009A3">
        <w:t>. The MDD</w:t>
      </w:r>
      <w:r w:rsidR="00FA2287">
        <w:t xml:space="preserve"> </w:t>
      </w:r>
      <w:r w:rsidR="009A52BA">
        <w:t>acts</w:t>
      </w:r>
      <w:r w:rsidR="00A009A3">
        <w:t xml:space="preserve"> as a </w:t>
      </w:r>
      <w:r>
        <w:t>reasonable S</w:t>
      </w:r>
      <w:r w:rsidR="00FA2287">
        <w:t>E</w:t>
      </w:r>
      <w:r>
        <w:t xml:space="preserve">SOI </w:t>
      </w:r>
      <w:r w:rsidR="009A52BA">
        <w:t xml:space="preserve">in cases where </w:t>
      </w:r>
      <w:r>
        <w:t>scale</w:t>
      </w:r>
      <w:r w:rsidR="009A52BA">
        <w:t xml:space="preserve"> score </w:t>
      </w:r>
      <w:r>
        <w:t xml:space="preserve">differences that cannot be </w:t>
      </w:r>
      <w:r w:rsidR="009A52BA">
        <w:t xml:space="preserve">consciously detected </w:t>
      </w:r>
      <w:r w:rsidR="00A009A3">
        <w:t xml:space="preserve">can reasonably be said to not be important. </w:t>
      </w:r>
      <w:r w:rsidR="009A52BA">
        <w:t>This is often the case in</w:t>
      </w:r>
      <w:r w:rsidR="00A009A3">
        <w:t xml:space="preserve"> clinical research, where a treatment that does not cause a perceptible decrease in symptoms is unlikely to be worth prescribing</w:t>
      </w:r>
      <w:r w:rsidR="009A52BA">
        <w:t xml:space="preserve"> </w:t>
      </w:r>
      <w:r w:rsidR="009A52BA">
        <w:fldChar w:fldCharType="begin"/>
      </w:r>
      <w:r w:rsidR="009A52BA">
        <w:instrText xml:space="preserve"> ADDIN EN.CITE &lt;EndNote&gt;&lt;Cite&gt;&lt;Author&gt;Jaeschke&lt;/Author&gt;&lt;Year&gt;1989&lt;/Year&gt;&lt;RecNum&gt;953&lt;/RecNum&gt;&lt;DisplayText&gt;(Jaeschke et al.,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et al., 1989)</w:t>
      </w:r>
      <w:r w:rsidR="009A52BA">
        <w:fldChar w:fldCharType="end"/>
      </w:r>
      <w:r w:rsidR="00A009A3">
        <w:t xml:space="preserve">. </w:t>
      </w:r>
      <w:r w:rsidR="00FA2287">
        <w:t xml:space="preserve">Other methods of determining the SESOI in the clinical literature that have been suggested include examining population level differences </w:t>
      </w:r>
      <w:r w:rsidR="009A52BA">
        <w:fldChar w:fldCharType="begin"/>
      </w:r>
      <w:r w:rsidR="009A52BA">
        <w:instrText xml:space="preserve"> ADDIN EN.CITE &lt;EndNote&gt;&lt;Cite&gt;&lt;Author&gt;Norman&lt;/Author&gt;&lt;Year&gt;2003&lt;/Year&gt;&lt;RecNum&gt;952&lt;/RecNum&gt;&lt;DisplayText&gt;(Norman et al.,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9A52BA">
        <w:fldChar w:fldCharType="separate"/>
      </w:r>
      <w:r w:rsidR="009A52BA">
        <w:rPr>
          <w:noProof/>
        </w:rPr>
        <w:t>(Norman et al., 2003)</w:t>
      </w:r>
      <w:r w:rsidR="009A52BA">
        <w:fldChar w:fldCharType="end"/>
      </w:r>
      <w:r w:rsidR="00FA2287">
        <w:t xml:space="preserve">, and </w:t>
      </w:r>
      <w:r w:rsidR="009A52BA">
        <w:t xml:space="preserve">attempting to identify </w:t>
      </w:r>
      <w:r w:rsidR="00BA4B81">
        <w:t xml:space="preserve">cut scores that can reliably predict other objective consequences (e.g., rehospitalisation). </w:t>
      </w:r>
      <w:r w:rsidR="00FA2287">
        <w:t xml:space="preserve">In non-clinical areas of </w:t>
      </w:r>
      <w:r w:rsidR="00692043">
        <w:t>the behavioural sciences</w:t>
      </w:r>
      <w:r w:rsidR="00FA2287">
        <w:t>, additional</w:t>
      </w:r>
      <w:r w:rsidR="00A009A3">
        <w:t xml:space="preserve"> </w:t>
      </w:r>
      <w:r w:rsidR="00FA2287">
        <w:t>‘objective’ justifications could be found in theoretical model predictions (e.g., when theories are well developed enough to make point or interval predictions), or by external constraints (e.g., if an educational intervention will only be implemented if it raises scores by 10%).</w:t>
      </w:r>
    </w:p>
    <w:p w14:paraId="2ADBC4B2" w14:textId="04DA7345" w:rsidR="0012660C" w:rsidRDefault="0012660C" w:rsidP="00D70A25">
      <w:pPr>
        <w:pStyle w:val="Heading4"/>
      </w:pPr>
      <w:r>
        <w:t xml:space="preserve">Issues with </w:t>
      </w:r>
      <w:r w:rsidR="00660D80">
        <w:t>the SESOI approach to sample size planning</w:t>
      </w:r>
    </w:p>
    <w:p w14:paraId="1239CD06" w14:textId="4EBB57BA" w:rsidR="00BA4B81" w:rsidRDefault="00BA4B81" w:rsidP="00BA4B81">
      <w:pPr>
        <w:spacing w:line="360" w:lineRule="auto"/>
        <w:ind w:firstLine="720"/>
      </w:pPr>
      <w:r>
        <w:t>E</w:t>
      </w:r>
      <w:r w:rsidR="00964FBF">
        <w:t>nsuring that a study has adequate sample sizes to reliably detect a minimum effect of interest can be</w:t>
      </w:r>
      <w:r>
        <w:t xml:space="preserve"> particularly</w:t>
      </w:r>
      <w:r w:rsidR="00964FBF">
        <w:t xml:space="preserve"> problematic in </w:t>
      </w:r>
      <w:r w:rsidR="006E32D6">
        <w:t>psychology research</w:t>
      </w:r>
      <w:r w:rsidR="00964FBF">
        <w:t xml:space="preserve">. Deciding on a minimum effect size can be extremely difficult, especially in non-applied or basic research where any non-zero effect may </w:t>
      </w:r>
      <w:r w:rsidR="00964FBF">
        <w:lastRenderedPageBreak/>
        <w:t xml:space="preserve">be </w:t>
      </w:r>
      <w:r w:rsidR="006E32D6">
        <w:t>theoretically interesting</w:t>
      </w:r>
      <w:r w:rsidR="00964FBF">
        <w:t xml:space="preserve">. </w:t>
      </w:r>
      <w:r w:rsidR="006E32D6">
        <w:t>T</w:t>
      </w:r>
      <w:r w:rsidR="00964FBF">
        <w:t xml:space="preserve">he sample size required to reach a given level of power can be made arbitrarily large as the effect size of interest is decreased </w:t>
      </w:r>
      <w:r w:rsidR="00964FBF">
        <w:fldChar w:fldCharType="begin"/>
      </w:r>
      <w:r w:rsidR="00964FBF">
        <w:instrText xml:space="preserve"> ADDIN EN.CITE &lt;EndNote&gt;&lt;Cite&gt;&lt;Author&gt;Neyman&lt;/Author&gt;&lt;Year&gt;1933&lt;/Year&gt;&lt;RecNum&gt;676&lt;/RecNum&gt;&lt;DisplayText&gt;(Neyman &amp;amp; Pearson, 1933)&lt;/DisplayText&gt;&lt;record&gt;&lt;rec-number&gt;676&lt;/rec-number&gt;&lt;foreign-keys&gt;&lt;key app="EN" db-id="9xrafw5sx95dvre9w5hpevd89fzwtwr9twsw" timestamp="1509860287"&gt;676&lt;/key&gt;&lt;/foreign-keys&gt;&lt;ref-type name="Journal Article"&gt;17&lt;/ref-type&gt;&lt;contributors&gt;&lt;authors&gt;&lt;author&gt;Neyman, J.&lt;/author&gt;&lt;author&gt;Pearson, E. S.&lt;/author&gt;&lt;/authors&gt;&lt;/contributors&gt;&lt;titles&gt;&lt;title&gt;The testing of statistical hypotheses in relation to probabilities a priori&lt;/title&gt;&lt;secondary-title&gt;Mathematical Proceedings of the Cambridge Philosophical Society&lt;/secondary-title&gt;&lt;/titles&gt;&lt;periodical&gt;&lt;full-title&gt;Mathematical Proceedings of the Cambridge Philosophical Society&lt;/full-title&gt;&lt;/periodical&gt;&lt;pages&gt;492-510&lt;/pages&gt;&lt;volume&gt;29&lt;/volume&gt;&lt;number&gt;4&lt;/number&gt;&lt;edition&gt;10/24&lt;/edition&gt;&lt;dates&gt;&lt;year&gt;1933&lt;/year&gt;&lt;/dates&gt;&lt;publisher&gt;Cambridge University Press&lt;/publisher&gt;&lt;isbn&gt;0305-0041&lt;/isbn&gt;&lt;urls&gt;&lt;related-urls&gt;&lt;url&gt;https://www.cambridge.org/core/article/testing-of-statistical-hypotheses-in-relation-to-probabilities-a-priori/65C6E3D534996282114D4E16FCA3E73C&lt;/url&gt;&lt;/related-urls&gt;&lt;/urls&gt;&lt;electronic-resource-num&gt;10.1017/S030500410001152X&lt;/electronic-resource-num&gt;&lt;remote-database-name&gt;Cambridge Core&lt;/remote-database-name&gt;&lt;remote-database-provider&gt;Cambridge University Press&lt;/remote-database-provider&gt;&lt;/record&gt;&lt;/Cite&gt;&lt;/EndNote&gt;</w:instrText>
      </w:r>
      <w:r w:rsidR="00964FBF">
        <w:fldChar w:fldCharType="separate"/>
      </w:r>
      <w:r w:rsidR="00964FBF">
        <w:rPr>
          <w:noProof/>
        </w:rPr>
        <w:t>(Neyman &amp; Pearson, 1933)</w:t>
      </w:r>
      <w:r w:rsidR="00964FBF">
        <w:fldChar w:fldCharType="end"/>
      </w:r>
      <w:r w:rsidR="006E32D6">
        <w:t xml:space="preserve">, meaning </w:t>
      </w:r>
      <w:r w:rsidR="00964FBF">
        <w:t xml:space="preserve">that if the effect size of interest is “any non-zero effect” it will be impossible for a study to appear to be adequately </w:t>
      </w:r>
      <w:r w:rsidR="003D2CA9">
        <w:t>powered using this approach</w:t>
      </w:r>
      <w:r w:rsidR="00964FBF">
        <w:t xml:space="preserve">. </w:t>
      </w:r>
    </w:p>
    <w:p w14:paraId="43B2F322" w14:textId="2B46F182" w:rsidR="00964FBF" w:rsidRDefault="00BA4B81" w:rsidP="007F3F2A">
      <w:pPr>
        <w:spacing w:line="360" w:lineRule="auto"/>
        <w:ind w:firstLine="720"/>
      </w:pPr>
      <w:r>
        <w:t xml:space="preserve">Although this may be the most conservative approach, its </w:t>
      </w:r>
      <w:r w:rsidR="00FA7743">
        <w:t>universal</w:t>
      </w:r>
      <w:r>
        <w:t xml:space="preserve"> application </w:t>
      </w:r>
      <w:r w:rsidR="00007C1C">
        <w:t>could</w:t>
      </w:r>
      <w:r w:rsidR="00FA7743">
        <w:t xml:space="preserve"> </w:t>
      </w:r>
      <w:r w:rsidRPr="001F0B96">
        <w:t>lead to</w:t>
      </w:r>
      <w:r w:rsidR="00B47376">
        <w:t xml:space="preserve"> counterproductive outcomes. S</w:t>
      </w:r>
      <w:r>
        <w:t>ome of the</w:t>
      </w:r>
      <w:r w:rsidRPr="001F0B96">
        <w:t xml:space="preserve"> </w:t>
      </w:r>
      <w:r>
        <w:t>m</w:t>
      </w:r>
      <w:r w:rsidRPr="001F0B96">
        <w:t>ost important research</w:t>
      </w:r>
      <w:r>
        <w:t xml:space="preserve"> </w:t>
      </w:r>
      <w:r w:rsidR="00B47376">
        <w:t xml:space="preserve">would </w:t>
      </w:r>
      <w:r>
        <w:t xml:space="preserve">seem </w:t>
      </w:r>
      <w:r w:rsidRPr="001F0B96">
        <w:t>prohibitively expensiv</w:t>
      </w:r>
      <w:r w:rsidR="00B47376">
        <w:t xml:space="preserve">e </w:t>
      </w:r>
      <w:r w:rsidR="005A6C7E">
        <w:t>if this approach was</w:t>
      </w:r>
      <w:r w:rsidR="008D3BB3">
        <w:t xml:space="preserve"> always</w:t>
      </w:r>
      <w:r w:rsidR="005A6C7E">
        <w:t xml:space="preserve"> used</w:t>
      </w:r>
      <w:r w:rsidR="00EE2A1A">
        <w:t xml:space="preserve">, as the smaller the effect size of interest, the larger and more expensive performing “adequately powered” (using the SESOI approach) studies would be. This seems likely to be the case for </w:t>
      </w:r>
      <w:r w:rsidR="00EE2A1A">
        <w:t>interventions where outcomes of interest may be low frequency but high impact (e.g., mortality or severe mental illness)</w:t>
      </w:r>
      <w:r w:rsidR="00790517">
        <w:t xml:space="preserve"> and </w:t>
      </w:r>
      <w:r w:rsidR="00EE2A1A">
        <w:t>areas of research where research may have large societal outcomes.</w:t>
      </w:r>
      <w:r w:rsidR="008D3BB3">
        <w:t xml:space="preserve"> I</w:t>
      </w:r>
      <w:r w:rsidR="008D3BB3">
        <w:t xml:space="preserve">n situations where there is reason to think that larger effect should be expected, ensuring that a study is adequately powered to detect a minimum interesting effect will be </w:t>
      </w:r>
      <w:r w:rsidR="00782E03">
        <w:t xml:space="preserve">an </w:t>
      </w:r>
      <w:r w:rsidR="008D3BB3">
        <w:t>extremely inefficient</w:t>
      </w:r>
      <w:r w:rsidR="00782E03">
        <w:t xml:space="preserve"> use of resources</w:t>
      </w:r>
      <w:r w:rsidR="008D3BB3">
        <w:t xml:space="preserve">. </w:t>
      </w:r>
      <w:r w:rsidR="00964FBF">
        <w:t>However, in cases where the marginal cost of additional participants i</w:t>
      </w:r>
      <w:r>
        <w:t xml:space="preserve">s low and </w:t>
      </w:r>
      <w:r w:rsidR="009C49FA">
        <w:t xml:space="preserve">a </w:t>
      </w:r>
      <w:r>
        <w:t>reasonable SOSOI can be determined</w:t>
      </w:r>
      <w:r w:rsidR="00964FBF">
        <w:t xml:space="preserve">, this approach provides assurance that the experiment is likely to provide meaningful evidence or adequate precision given that the minimum effect is present. </w:t>
      </w:r>
    </w:p>
    <w:p w14:paraId="4731055D" w14:textId="45E9F451" w:rsidR="007B1A1A" w:rsidRPr="00D70368" w:rsidRDefault="0020728A" w:rsidP="009E2636">
      <w:pPr>
        <w:pStyle w:val="Heading3"/>
        <w:rPr>
          <w:color w:val="FF0000"/>
        </w:rPr>
      </w:pPr>
      <w:r w:rsidRPr="00D70368">
        <w:t xml:space="preserve">Approach </w:t>
      </w:r>
      <w:r w:rsidR="009578A8">
        <w:t>3:</w:t>
      </w:r>
      <w:r w:rsidRPr="00D70368">
        <w:t xml:space="preserve"> </w:t>
      </w:r>
      <w:r w:rsidR="00A43A4C">
        <w:t>Bayesian prior distribution</w:t>
      </w:r>
    </w:p>
    <w:p w14:paraId="2E269B19" w14:textId="2B831CFF" w:rsidR="001D4D4F" w:rsidRDefault="00D70368" w:rsidP="00F97D04">
      <w:pPr>
        <w:spacing w:line="360" w:lineRule="auto"/>
        <w:ind w:firstLine="720"/>
      </w:pPr>
      <w:r>
        <w:t xml:space="preserve">The final approach to effect size selection is </w:t>
      </w:r>
      <w:r w:rsidR="00A5006C">
        <w:t xml:space="preserve">to not specify a single alternative hypothesis, as is the case in the </w:t>
      </w:r>
      <w:proofErr w:type="spellStart"/>
      <w:r w:rsidR="00A5006C">
        <w:t>SESoI</w:t>
      </w:r>
      <w:proofErr w:type="spellEnd"/>
      <w:r w:rsidR="00A5006C">
        <w:t xml:space="preserve"> and effect size estimation approaches, </w:t>
      </w:r>
      <w:r w:rsidR="00152E12">
        <w:t xml:space="preserve">but rather to </w:t>
      </w:r>
      <w:r w:rsidR="00AC2B7E">
        <w:t xml:space="preserve">use Bayesian </w:t>
      </w:r>
      <w:r w:rsidR="00E61A3C">
        <w:t>prior distribution over effect sizes</w:t>
      </w:r>
      <w:r w:rsidR="00AC2B7E">
        <w:t xml:space="preserve">. If a Bayesian prior distribution is used to plan for frequentist statistical methods, this approach is often called </w:t>
      </w:r>
      <w:r w:rsidR="009E1862">
        <w:t xml:space="preserve"> planning for </w:t>
      </w:r>
      <w:r w:rsidR="00AC2B7E">
        <w:t xml:space="preserve">“assurance” </w:t>
      </w:r>
      <w:r w:rsidR="00AC2B7E">
        <w:fldChar w:fldCharType="begin"/>
      </w:r>
      <w:r w:rsidR="00AC2B7E">
        <w:instrText xml:space="preserve"> ADDIN EN.CITE &lt;EndNote&gt;&lt;Cite&gt;&lt;Author&gt;O&amp;apos;Hagan&lt;/Author&gt;&lt;Year&gt;2005&lt;/Year&gt;&lt;RecNum&gt;947&lt;/RecNum&gt;&lt;DisplayText&gt;(O&amp;apos;Hagan, Stevens, &amp;amp; Campbell, 2005)&lt;/DisplayText&gt;&lt;record&gt;&lt;rec-number&gt;947&lt;/rec-number&gt;&lt;foreign-keys&gt;&lt;key app="EN" db-id="9xrafw5sx95dvre9w5hpevd89fzwtwr9twsw" timestamp="1535270601"&gt;947&lt;/key&gt;&lt;/foreign-keys&gt;&lt;ref-type name="Journal Article"&gt;17&lt;/ref-type&gt;&lt;contributors&gt;&lt;authors&gt;&lt;author&gt;O&amp;apos;Hagan, Anthony&lt;/author&gt;&lt;author&gt;Stevens, John W.&lt;/author&gt;&lt;author&gt;Campbell, Michael J.&lt;/author&gt;&lt;/authors&gt;&lt;/contributors&gt;&lt;titles&gt;&lt;title&gt;Assurance in clinical trial design&lt;/title&gt;&lt;secondary-title&gt;Pharmaceutical Statistics&lt;/secondary-title&gt;&lt;/titles&gt;&lt;periodical&gt;&lt;full-title&gt;Pharmaceutical Statistics&lt;/full-title&gt;&lt;/periodical&gt;&lt;pages&gt;187-201&lt;/pages&gt;&lt;volume&gt;4&lt;/volume&gt;&lt;number&gt;3&lt;/number&gt;&lt;keywords&gt;&lt;keyword&gt;assurance&lt;/keyword&gt;&lt;keyword&gt;Bayesian analysis&lt;/keyword&gt;&lt;keyword&gt;Bayesian clinical trial simulation&lt;/keyword&gt;&lt;keyword&gt;binary data&lt;/keyword&gt;&lt;keyword&gt;design of experiments&lt;/keyword&gt;&lt;keyword&gt;expected power&lt;/keyword&gt;&lt;keyword&gt;power&lt;/keyword&gt;&lt;keyword&gt;preposterior analysis&lt;/keyword&gt;&lt;keyword&gt;prior distribution&lt;/keyword&gt;&lt;keyword&gt;sample size&lt;/keyword&gt;&lt;/keywords&gt;&lt;dates&gt;&lt;year&gt;2005&lt;/year&gt;&lt;pub-dates&gt;&lt;date&gt;2005/07/01&lt;/date&gt;&lt;/pub-dates&gt;&lt;/dates&gt;&lt;publisher&gt;Wiley-Blackwell&lt;/publisher&gt;&lt;isbn&gt;1539-1604&lt;/isbn&gt;&lt;urls&gt;&lt;related-urls&gt;&lt;url&gt;https://doi.org/10.1002/pst.175&lt;/url&gt;&lt;/related-urls&gt;&lt;/urls&gt;&lt;electronic-resource-num&gt;10.1002/pst.175&lt;/electronic-resource-num&gt;&lt;access-date&gt;2018/08/19&lt;/access-date&gt;&lt;/record&gt;&lt;/Cite&gt;&lt;/EndNote&gt;</w:instrText>
      </w:r>
      <w:r w:rsidR="00AC2B7E">
        <w:fldChar w:fldCharType="separate"/>
      </w:r>
      <w:r w:rsidR="00AC2B7E">
        <w:rPr>
          <w:noProof/>
        </w:rPr>
        <w:t>(O'Hagan, Stevens, &amp; Campbell, 2005)</w:t>
      </w:r>
      <w:r w:rsidR="00AC2B7E">
        <w:fldChar w:fldCharType="end"/>
      </w:r>
      <w:r w:rsidR="00AC2B7E">
        <w:t xml:space="preserve">. In the assurance approach, the prior distribution can represent the subjective probability of a researcher, that of a stakeholder or funder, or even a sceptical straw-man </w:t>
      </w:r>
      <w:r w:rsidR="00AC2B7E">
        <w:fldChar w:fldCharType="begin"/>
      </w:r>
      <w:r w:rsidR="00AC2B7E">
        <w:instrText xml:space="preserve"> ADDIN EN.CITE &lt;EndNote&gt;&lt;Cite&gt;&lt;Author&gt;Chen&lt;/Author&gt;&lt;Year&gt;2018&lt;/Year&gt;&lt;RecNum&gt;946&lt;/RecNum&gt;&lt;DisplayText&gt;(Chen, Fraser, &amp;amp; Cuddeback, 2018)&lt;/DisplayText&gt;&lt;record&gt;&lt;rec-number&gt;946&lt;/rec-number&gt;&lt;foreign-keys&gt;&lt;key app="EN" db-id="9xrafw5sx95dvre9w5hpevd89fzwtwr9twsw" timestamp="1535270601"&gt;946&lt;/key&gt;&lt;/foreign-keys&gt;&lt;ref-type name="Journal Article"&gt;17&lt;/ref-type&gt;&lt;contributors&gt;&lt;authors&gt;&lt;author&gt;Chen, Ding-Geng&lt;/author&gt;&lt;author&gt;Fraser, Mark W.&lt;/author&gt;&lt;author&gt;Cuddeback, Gary S.&lt;/author&gt;&lt;/authors&gt;&lt;/contributors&gt;&lt;titles&gt;&lt;title&gt;Assurance in Intervention Research: A Bayesian Perspective on Statistical Power&lt;/title&gt;&lt;secondary-title&gt;Journal of the Society for Social Work and Research&lt;/secondary-title&gt;&lt;/titles&gt;&lt;periodical&gt;&lt;full-title&gt;Journal of the Society for Social Work and Research&lt;/full-title&gt;&lt;/periodical&gt;&lt;pages&gt;159-173&lt;/pages&gt;&lt;volume&gt;9&lt;/volume&gt;&lt;number&gt;1&lt;/number&gt;&lt;dates&gt;&lt;year&gt;2018&lt;/year&gt;&lt;pub-dates&gt;&lt;date&gt;2018/03/01&lt;/date&gt;&lt;/pub-dates&gt;&lt;/dates&gt;&lt;publisher&gt;The University of Chicago Press&lt;/publisher&gt;&lt;isbn&gt;2334-2315&lt;/isbn&gt;&lt;urls&gt;&lt;related-urls&gt;&lt;url&gt;https://doi.org/10.1086/696239&lt;/url&gt;&lt;/related-urls&gt;&lt;/urls&gt;&lt;electronic-resource-num&gt;10.1086/696239&lt;/electronic-resource-num&gt;&lt;access-date&gt;2018/08/19&lt;/access-date&gt;&lt;/record&gt;&lt;/Cite&gt;&lt;/EndNote&gt;</w:instrText>
      </w:r>
      <w:r w:rsidR="00AC2B7E">
        <w:fldChar w:fldCharType="separate"/>
      </w:r>
      <w:r w:rsidR="00AC2B7E">
        <w:rPr>
          <w:noProof/>
        </w:rPr>
        <w:t>(Chen, Fraser, &amp; Cuddeback, 2018)</w:t>
      </w:r>
      <w:r w:rsidR="00AC2B7E">
        <w:fldChar w:fldCharType="end"/>
      </w:r>
      <w:r w:rsidR="00AC2B7E">
        <w:t>.</w:t>
      </w:r>
      <w:r w:rsidR="00AC2B7E" w:rsidRPr="00AC2B7E">
        <w:t xml:space="preserve"> </w:t>
      </w:r>
      <w:r w:rsidR="00624FCA">
        <w:t xml:space="preserve">In the assurance approach, the prior distribution does not represent the expected effects under the alternative hypothesis, but rather </w:t>
      </w:r>
      <w:r w:rsidR="002E6209">
        <w:t xml:space="preserve">a probability </w:t>
      </w:r>
      <w:r w:rsidR="00624FCA">
        <w:t xml:space="preserve">distribution </w:t>
      </w:r>
      <w:r w:rsidR="00942421">
        <w:t xml:space="preserve">over possible effect sizes, </w:t>
      </w:r>
      <w:r w:rsidR="00624FCA">
        <w:t xml:space="preserve">including </w:t>
      </w:r>
      <w:r w:rsidR="00860160">
        <w:t>the assigned</w:t>
      </w:r>
      <w:r w:rsidR="00624FCA">
        <w:t xml:space="preserve"> probability </w:t>
      </w:r>
      <w:r w:rsidR="000920FA">
        <w:t>of</w:t>
      </w:r>
      <w:r w:rsidR="00624FCA">
        <w:t xml:space="preserve"> the null being true. </w:t>
      </w:r>
      <w:r w:rsidR="00AC2B7E">
        <w:t>The goal of assurance, the value that this approach estimates, is different from the approaches</w:t>
      </w:r>
      <w:r w:rsidR="000810F7">
        <w:t xml:space="preserve"> detailed above</w:t>
      </w:r>
      <w:r w:rsidR="00AC2B7E">
        <w:t xml:space="preserve">. Assurance no longer provides an estimate of </w:t>
      </w:r>
      <w:r w:rsidR="001D4D4F">
        <w:t xml:space="preserve">the probability of obtaining statistical significance </w:t>
      </w:r>
      <w:r w:rsidR="005E11C9">
        <w:t xml:space="preserve">under the </w:t>
      </w:r>
      <w:r w:rsidR="00C7019D">
        <w:t>alternative</w:t>
      </w:r>
      <w:r w:rsidR="005E11C9">
        <w:t xml:space="preserve"> hypothesis </w:t>
      </w:r>
      <w:r w:rsidR="00AC2B7E">
        <w:t xml:space="preserve">(or </w:t>
      </w:r>
      <w:r w:rsidR="005E11C9">
        <w:t xml:space="preserve">of obtaining </w:t>
      </w:r>
      <w:r w:rsidR="00AC2B7E">
        <w:t xml:space="preserve">sufficiently precise confidence intervals </w:t>
      </w:r>
      <w:r w:rsidR="005E11C9">
        <w:t xml:space="preserve">as </w:t>
      </w:r>
      <w:r w:rsidR="00AC2B7E">
        <w:t xml:space="preserve">in the case of AIPE), but instead estimates the probability of a researcher’s goals (e.g., statistical significance or sufficiently narrow CIs) being met given </w:t>
      </w:r>
      <w:r w:rsidR="005E11C9">
        <w:t>the</w:t>
      </w:r>
      <w:r w:rsidR="00AC2B7E">
        <w:t xml:space="preserve"> </w:t>
      </w:r>
      <w:r w:rsidR="009B074B">
        <w:t>specified</w:t>
      </w:r>
      <w:r w:rsidR="00AC2B7E">
        <w:t xml:space="preserve"> prior distribution. The calculation of assurance under a specified prior distribution can be computationally complex, but reasonably easily implementable tools and methods have been developed </w:t>
      </w:r>
      <w:r w:rsidR="00AC2B7E">
        <w:fldChar w:fldCharType="begin"/>
      </w:r>
      <w:r w:rsidR="00316790">
        <w:instrText xml:space="preserve"> ADDIN EN.CITE &lt;EndNote&gt;&lt;Cite&gt;&lt;Author&gt;Beavers&lt;/Author&gt;&lt;Year&gt;2018&lt;/Year&gt;&lt;RecNum&gt;950&lt;/RecNum&gt;&lt;Prefix&gt;see &lt;/Prefix&gt;&lt;DisplayText&gt;(see Beavers &amp;amp; Stamey, 2018)&lt;/DisplayText&gt;&lt;record&gt;&lt;rec-number&gt;950&lt;/rec-number&gt;&lt;foreign-keys&gt;&lt;key app="EN" db-id="9xrafw5sx95dvre9w5hpevd89fzwtwr9twsw" timestamp="1535414720"&gt;950&lt;/key&gt;&lt;/foreign-keys&gt;&lt;ref-type name="Journal Article"&gt;17&lt;/ref-type&gt;&lt;contributors&gt;&lt;authors&gt;&lt;author&gt;Beavers, Daniel P.&lt;/author&gt;&lt;author&gt;Stamey, James D.&lt;/author&gt;&lt;/authors&gt;&lt;/contributors&gt;&lt;titles&gt;&lt;title&gt;Bayesian sample size determination for cost-effectiveness studies with censored data&lt;/title&gt;&lt;secondary-title&gt;PLOS ONE&lt;/secondary-title&gt;&lt;/titles&gt;&lt;periodical&gt;&lt;full-title&gt;PLOS ONE&lt;/full-title&gt;&lt;/periodical&gt;&lt;pages&gt;e0190422&lt;/pages&gt;&lt;volume&gt;13&lt;/volume&gt;&lt;number&gt;1&lt;/number&gt;&lt;dates&gt;&lt;year&gt;2018&lt;/year&gt;&lt;/dates&gt;&lt;publisher&gt;Public Library of Science&lt;/publisher&gt;&lt;urls&gt;&lt;related-urls&gt;&lt;url&gt;https://doi.org/10.1371/journal.pone.0190422&lt;/url&gt;&lt;/related-urls&gt;&lt;/urls&gt;&lt;electronic-resource-num&gt;10.1371/journal.pone.0190422&lt;/electronic-resource-num&gt;&lt;/record&gt;&lt;/Cite&gt;&lt;/EndNote&gt;</w:instrText>
      </w:r>
      <w:r w:rsidR="00AC2B7E">
        <w:fldChar w:fldCharType="separate"/>
      </w:r>
      <w:r w:rsidR="00316790">
        <w:rPr>
          <w:noProof/>
        </w:rPr>
        <w:t>(see Beavers &amp; Stamey, 2018)</w:t>
      </w:r>
      <w:r w:rsidR="00AC2B7E">
        <w:fldChar w:fldCharType="end"/>
      </w:r>
      <w:r w:rsidR="00AC2B7E">
        <w:t xml:space="preserve">. </w:t>
      </w:r>
    </w:p>
    <w:p w14:paraId="0B067E20" w14:textId="29A81ECA" w:rsidR="00F97D04" w:rsidRPr="00F97D04" w:rsidRDefault="00F97D04" w:rsidP="000D5F08">
      <w:pPr>
        <w:pStyle w:val="Heading4"/>
      </w:pPr>
      <w:r w:rsidRPr="00F97D04">
        <w:lastRenderedPageBreak/>
        <w:t>Bayesian sample size planning</w:t>
      </w:r>
    </w:p>
    <w:p w14:paraId="77709B17" w14:textId="77777777" w:rsidR="00BE6AFF" w:rsidRDefault="001D4D4F" w:rsidP="00D93AEB">
      <w:pPr>
        <w:spacing w:line="360" w:lineRule="auto"/>
        <w:ind w:firstLine="720"/>
      </w:pPr>
      <w:r>
        <w:t>If researchers are planning to perform Bayesian statistical analysis,</w:t>
      </w:r>
      <w:r w:rsidR="00E159F1">
        <w:t xml:space="preserve"> there are a number of different approaches</w:t>
      </w:r>
      <w:r w:rsidR="00316790">
        <w:t xml:space="preserve"> to sample size planning</w:t>
      </w:r>
      <w:r w:rsidR="00E159F1">
        <w:t>.</w:t>
      </w:r>
      <w:r>
        <w:t xml:space="preserve"> </w:t>
      </w:r>
      <w:r w:rsidR="00391D32">
        <w:t xml:space="preserve">One method, developed by </w:t>
      </w:r>
      <w:r>
        <w:fldChar w:fldCharType="begin"/>
      </w:r>
      <w:r>
        <w:instrText xml:space="preserve"> ADDIN EN.CITE &lt;EndNote&gt;&lt;Cite AuthorYear="1"&gt;&lt;Author&gt;Schönbrodt&lt;/Author&gt;&lt;Year&gt;2017&lt;/Year&gt;&lt;RecNum&gt;672&lt;/RecNum&gt;&lt;DisplayText&gt;Schönbrodt and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fldChar w:fldCharType="separate"/>
      </w:r>
      <w:r>
        <w:rPr>
          <w:noProof/>
        </w:rPr>
        <w:t>Schönbrodt and Wagenmakers (2017)</w:t>
      </w:r>
      <w:r>
        <w:fldChar w:fldCharType="end"/>
      </w:r>
      <w:r>
        <w:t xml:space="preserve"> </w:t>
      </w:r>
      <w:r w:rsidR="00391D32">
        <w:t xml:space="preserve">is to plan a </w:t>
      </w:r>
      <w:r>
        <w:t xml:space="preserve">sample size </w:t>
      </w:r>
      <w:r w:rsidR="00391D32">
        <w:t>based on the probability of obtaining</w:t>
      </w:r>
      <w:r>
        <w:t xml:space="preserve"> sufficiently compelling </w:t>
      </w:r>
      <w:r w:rsidR="00624FCA">
        <w:t>and accurate Bayes factors</w:t>
      </w:r>
      <w:r w:rsidR="00CA2888">
        <w:t>, or Bayes Factor Design Analysis</w:t>
      </w:r>
      <w:r w:rsidR="00624FCA">
        <w:t>. In th</w:t>
      </w:r>
      <w:r w:rsidR="00F97D04">
        <w:t xml:space="preserve">eir </w:t>
      </w:r>
      <w:r w:rsidR="00624FCA">
        <w:t xml:space="preserve">approach </w:t>
      </w:r>
      <w:r w:rsidR="00F97D04">
        <w:t>a</w:t>
      </w:r>
      <w:r>
        <w:t xml:space="preserve"> researcher must specify</w:t>
      </w:r>
      <w:r w:rsidR="00F97D04">
        <w:t xml:space="preserve"> </w:t>
      </w:r>
      <w:r>
        <w:t>a design prior (distribution of expected effect sizes) under the null</w:t>
      </w:r>
      <w:r w:rsidR="007426C6">
        <w:t xml:space="preserve"> and a</w:t>
      </w:r>
      <w:r>
        <w:t>lternative hypotheses</w:t>
      </w:r>
      <w:r w:rsidR="00BF1779">
        <w:t>. The researcher must also specify</w:t>
      </w:r>
      <w:r>
        <w:t xml:space="preserve"> </w:t>
      </w:r>
      <w:r w:rsidR="00F97D04">
        <w:t>an</w:t>
      </w:r>
      <w:r>
        <w:t xml:space="preserve"> analysis prior </w:t>
      </w:r>
      <w:r w:rsidR="00F97D04">
        <w:t xml:space="preserve">(a prior </w:t>
      </w:r>
      <w:r w:rsidR="00624FCA">
        <w:t>which will be used in the statistical analysis</w:t>
      </w:r>
      <w:r w:rsidR="00F97D04">
        <w:t>, e.g., a prior distribution designed to convince a sceptical audience). Random samples are then simulated from the Design prior</w:t>
      </w:r>
      <w:r w:rsidR="00BF1779">
        <w:t>s</w:t>
      </w:r>
      <w:r w:rsidR="00F97D04">
        <w:t xml:space="preserve"> for the null and alternative hypotheses, and Bayes Factors are computed using the analysis prior (</w:t>
      </w:r>
      <w:proofErr w:type="spellStart"/>
      <w:r w:rsidR="00F97D04" w:rsidRPr="00F97D04">
        <w:t>Schönbrodt</w:t>
      </w:r>
      <w:proofErr w:type="spellEnd"/>
      <w:r w:rsidR="00F97D04" w:rsidRPr="00F97D04">
        <w:t xml:space="preserve"> and </w:t>
      </w:r>
      <w:proofErr w:type="spellStart"/>
      <w:r w:rsidR="00F97D04" w:rsidRPr="00F97D04">
        <w:t>Wagenmakers</w:t>
      </w:r>
      <w:proofErr w:type="spellEnd"/>
      <w:r w:rsidR="00BF1779">
        <w:t xml:space="preserve"> </w:t>
      </w:r>
      <w:r w:rsidR="00F97D04">
        <w:t xml:space="preserve">suggest repeating this </w:t>
      </w:r>
      <w:r w:rsidR="00AD0C7B">
        <w:t>“</w:t>
      </w:r>
      <w:r w:rsidR="00AD0C7B" w:rsidRPr="00AD0C7B">
        <w:t>say, 10,000 times</w:t>
      </w:r>
      <w:r w:rsidR="00AD0C7B">
        <w:t>”</w:t>
      </w:r>
      <w:r w:rsidR="00F97D04">
        <w:t xml:space="preserve">). A researcher can then select an appropriate design based on an assessment how often a design provides compelling evidence </w:t>
      </w:r>
      <w:r w:rsidR="002865E9">
        <w:t xml:space="preserve">(e.g., BF &gt; 10) </w:t>
      </w:r>
      <w:r w:rsidR="00F97D04">
        <w:t>under the null and alternative hypotheses</w:t>
      </w:r>
      <w:r w:rsidR="002865E9">
        <w:t xml:space="preserve"> at different sample sizes</w:t>
      </w:r>
      <w:r w:rsidR="00CA2888">
        <w:t xml:space="preserve">, and choose a sample size that maximises classification accuracy </w:t>
      </w:r>
      <w:r w:rsidR="00F97D04">
        <w:t xml:space="preserve"> </w:t>
      </w:r>
      <w:r w:rsidR="00F97D04">
        <w:fldChar w:fldCharType="begin"/>
      </w:r>
      <w:r w:rsidR="00F97D04">
        <w:instrText xml:space="preserve"> ADDIN EN.CITE &lt;EndNote&gt;&lt;Cite&gt;&lt;Author&gt;Schönbrodt&lt;/Author&gt;&lt;Year&gt;2017&lt;/Year&gt;&lt;RecNum&gt;672&lt;/RecNum&gt;&lt;DisplayText&gt;(Schönbrodt &amp;amp;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rsidR="00F97D04">
        <w:fldChar w:fldCharType="separate"/>
      </w:r>
      <w:r w:rsidR="00F97D04">
        <w:rPr>
          <w:noProof/>
        </w:rPr>
        <w:t>(Schönbrodt &amp; Wagenmakers, 2017)</w:t>
      </w:r>
      <w:r w:rsidR="00F97D04">
        <w:fldChar w:fldCharType="end"/>
      </w:r>
      <w:r w:rsidR="00F97D04">
        <w:t>.</w:t>
      </w:r>
      <w:r w:rsidR="00671AA2">
        <w:t xml:space="preserve"> </w:t>
      </w:r>
    </w:p>
    <w:p w14:paraId="0A63580F" w14:textId="4B774DA6" w:rsidR="0074098B" w:rsidRPr="00D93AEB" w:rsidRDefault="00C51634" w:rsidP="00D93AEB">
      <w:pPr>
        <w:spacing w:line="360" w:lineRule="auto"/>
        <w:ind w:firstLine="720"/>
      </w:pPr>
      <w:r>
        <w:t>Another approach to Bayesian sample size determination is to specify a probability distribution over possible parameter values</w:t>
      </w:r>
      <w:r w:rsidR="00602B22">
        <w:t xml:space="preserve"> from</w:t>
      </w:r>
      <w:r>
        <w:t xml:space="preserve"> the posterior distribution </w:t>
      </w:r>
      <w:r w:rsidR="00602B22">
        <w:t>of</w:t>
      </w:r>
      <w:r>
        <w:t xml:space="preserve"> a</w:t>
      </w:r>
      <w:r w:rsidR="0098294A">
        <w:t xml:space="preserve">n </w:t>
      </w:r>
      <w:r>
        <w:t xml:space="preserve">analysis of </w:t>
      </w:r>
      <w:r w:rsidR="0098294A">
        <w:t xml:space="preserve">previous </w:t>
      </w:r>
      <w:r>
        <w:t xml:space="preserve">real or idealised data. </w:t>
      </w:r>
      <w:r w:rsidR="00602B22">
        <w:t>T</w:t>
      </w:r>
      <w:r>
        <w:t xml:space="preserve">he analyst can then sample parameter values (e.g., means and SDs) from the parameter value distribution, generate a set of simulated data, </w:t>
      </w:r>
      <w:r w:rsidR="00BE6AFF">
        <w:t>perform</w:t>
      </w:r>
      <w:r>
        <w:t xml:space="preserve"> their statistical test on the simulated data, and check to see whether a particular goal condition has been met (e.g., sufficiently precise estimates, a sufficiently high or low Bayes factor, etc</w:t>
      </w:r>
      <w:bookmarkStart w:id="2" w:name="_Hlk512952465"/>
      <w:r>
        <w:t xml:space="preserve">) </w:t>
      </w:r>
      <w:r>
        <w:fldChar w:fldCharType="begin"/>
      </w:r>
      <w:r>
        <w:instrText xml:space="preserve"> ADDIN EN.CITE &lt;EndNote&gt;&lt;Cite&gt;&lt;Author&gt;Kruschke&lt;/Author&gt;&lt;Year&gt;2017&lt;/Year&gt;&lt;RecNum&gt;105&lt;/RecNum&gt;&lt;DisplayText&gt;(Kruschke &amp;amp; Liddell, 2017)&lt;/DisplayText&gt;&lt;record&gt;&lt;rec-number&gt;105&lt;/rec-number&gt;&lt;foreign-keys&gt;&lt;key app="EN" db-id="9xrafw5sx95dvre9w5hpevd89fzwtwr9twsw" timestamp="1499674852"&gt;105&lt;/key&gt;&lt;/foreign-keys&gt;&lt;ref-type name="Journal Article"&gt;17&lt;/ref-type&gt;&lt;contributors&gt;&lt;authors&gt;&lt;author&gt;Kruschke, John K.&lt;/author&gt;&lt;author&gt;Liddell, Torrin M.&lt;/author&gt;&lt;/authors&gt;&lt;/contributors&gt;&lt;titles&gt;&lt;title&gt;The Bayesian New Statistics: Hypothesis testing, estimation, meta-analysis, and power analysis from a Bayesian perspective&lt;/title&gt;&lt;secondary-title&gt;Psychonomic Bulletin &amp;amp; Review&lt;/secondary-title&gt;&lt;/titles&gt;&lt;periodical&gt;&lt;full-title&gt;Psychonomic Bulletin &amp;amp; Review&lt;/full-title&gt;&lt;/periodical&gt;&lt;dates&gt;&lt;year&gt;2017&lt;/year&gt;&lt;pub-dates&gt;&lt;date&gt;2017/02/07&lt;/date&gt;&lt;/pub-dates&gt;&lt;/dates&gt;&lt;isbn&gt;1531-5320&lt;/isbn&gt;&lt;urls&gt;&lt;related-urls&gt;&lt;url&gt;http://dx.doi.org/10.3758/s13423-016-1221-4&lt;/url&gt;&lt;/related-urls&gt;&lt;/urls&gt;&lt;electronic-resource-num&gt;10.3758/s13423-016-1221-4&lt;/electronic-resource-num&gt;&lt;/record&gt;&lt;/Cite&gt;&lt;/EndNote&gt;</w:instrText>
      </w:r>
      <w:r>
        <w:fldChar w:fldCharType="separate"/>
      </w:r>
      <w:r>
        <w:rPr>
          <w:noProof/>
        </w:rPr>
        <w:t>(Kruschke &amp; Liddell, 2017)</w:t>
      </w:r>
      <w:r>
        <w:fldChar w:fldCharType="end"/>
      </w:r>
      <w:r>
        <w:t xml:space="preserve">. </w:t>
      </w:r>
      <w:bookmarkEnd w:id="2"/>
      <w:r>
        <w:t>Bayesian power analysis has the added benefit of accounting for uncertainty in parameter estimates, as opposed to the frequentist methods which tend to ignore this issue.</w:t>
      </w:r>
      <w:r w:rsidR="00F97D04">
        <w:t xml:space="preserve"> </w:t>
      </w:r>
    </w:p>
    <w:p w14:paraId="30B61196" w14:textId="53CD69DE" w:rsidR="0074098B" w:rsidRDefault="0074098B" w:rsidP="000D5F08">
      <w:pPr>
        <w:pStyle w:val="Heading4"/>
      </w:pPr>
      <w:r w:rsidRPr="0074098B">
        <w:t>Issues with the Bayesian app</w:t>
      </w:r>
      <w:r>
        <w:t>roaches to sample size determination</w:t>
      </w:r>
    </w:p>
    <w:p w14:paraId="336989AE" w14:textId="339E5AC3" w:rsidR="00AF305B" w:rsidRDefault="0027254E" w:rsidP="00145A1C">
      <w:pPr>
        <w:spacing w:line="360" w:lineRule="auto"/>
        <w:ind w:firstLine="720"/>
      </w:pPr>
      <w:r>
        <w:t>T</w:t>
      </w:r>
      <w:r w:rsidR="0074098B">
        <w:t xml:space="preserve">hese tools </w:t>
      </w:r>
      <w:r>
        <w:t>a</w:t>
      </w:r>
      <w:r w:rsidR="0074098B">
        <w:t>re more flexible than the</w:t>
      </w:r>
      <w:r>
        <w:t>ir</w:t>
      </w:r>
      <w:r w:rsidR="0074098B">
        <w:t xml:space="preserve"> frequentist </w:t>
      </w:r>
      <w:r>
        <w:t xml:space="preserve">equivalents, </w:t>
      </w:r>
      <w:r>
        <w:t>a</w:t>
      </w:r>
      <w:r>
        <w:t>nd may be</w:t>
      </w:r>
      <w:r>
        <w:t xml:space="preserve"> essential for </w:t>
      </w:r>
      <w:r>
        <w:t>planning research, budgeting, and in writing grant proposals when Bayesian analyses will be used for data-analysis</w:t>
      </w:r>
      <w:r w:rsidR="0074098B">
        <w:t xml:space="preserve">. </w:t>
      </w:r>
      <w:r w:rsidR="008872B5">
        <w:t>However, a</w:t>
      </w:r>
      <w:r w:rsidR="008872B5">
        <w:t xml:space="preserve">ll of these methods, including the quasi-Bayesian assurance approach, </w:t>
      </w:r>
      <w:r w:rsidR="00E66C91">
        <w:t>require</w:t>
      </w:r>
      <w:r w:rsidR="008872B5">
        <w:t xml:space="preserve"> the </w:t>
      </w:r>
      <w:r w:rsidR="00B73972">
        <w:t>specification of at least</w:t>
      </w:r>
      <w:r w:rsidR="008872B5">
        <w:t xml:space="preserve"> a </w:t>
      </w:r>
      <w:r w:rsidR="00B73972">
        <w:t>design</w:t>
      </w:r>
      <w:r w:rsidR="008872B5">
        <w:t xml:space="preserve"> </w:t>
      </w:r>
      <w:r w:rsidR="00B73972">
        <w:t xml:space="preserve">prior, </w:t>
      </w:r>
      <w:r w:rsidR="002A737D">
        <w:t xml:space="preserve">the development of which is </w:t>
      </w:r>
      <w:r w:rsidR="00B73972">
        <w:t>often a difficult task</w:t>
      </w:r>
      <w:r w:rsidR="008872B5">
        <w:t xml:space="preserve">, </w:t>
      </w:r>
      <w:r w:rsidR="008872B5">
        <w:t xml:space="preserve">and </w:t>
      </w:r>
      <w:r w:rsidR="00620CA4">
        <w:t xml:space="preserve">all </w:t>
      </w:r>
      <w:r w:rsidR="0074098B">
        <w:t>currently require a level of technical expertise that is greater than that required in frequentist sample size planning</w:t>
      </w:r>
      <w:r w:rsidR="00805813">
        <w:t xml:space="preserve"> where point-and-click interfaces are </w:t>
      </w:r>
      <w:r w:rsidR="001B2EEF">
        <w:t>available</w:t>
      </w:r>
      <w:r w:rsidR="0074098B">
        <w:t>.</w:t>
      </w:r>
      <w:r w:rsidR="00AF305B">
        <w:t xml:space="preserve"> </w:t>
      </w:r>
      <w:r w:rsidR="009F4A51">
        <w:t>However, a</w:t>
      </w:r>
      <w:r w:rsidR="00AF305B">
        <w:t xml:space="preserve"> number </w:t>
      </w:r>
      <w:r w:rsidR="001D4D4F">
        <w:t xml:space="preserve">of tools have been </w:t>
      </w:r>
      <w:r w:rsidR="00B43EFC">
        <w:t xml:space="preserve">already </w:t>
      </w:r>
      <w:r w:rsidR="001D4D4F">
        <w:t xml:space="preserve">developed to enable </w:t>
      </w:r>
      <w:r w:rsidR="00E564C4">
        <w:t>researchers</w:t>
      </w:r>
      <w:r w:rsidR="001D4D4F">
        <w:t xml:space="preserve"> to develop reasonable prior </w:t>
      </w:r>
      <w:r w:rsidR="00E564C4">
        <w:t>distributions</w:t>
      </w:r>
      <w:r w:rsidR="0074098B">
        <w:t xml:space="preserve"> </w:t>
      </w:r>
      <w:r w:rsidR="001845E7">
        <w:fldChar w:fldCharType="begin"/>
      </w:r>
      <w:r w:rsidR="0074098B">
        <w:instrText xml:space="preserve"> ADDIN EN.CITE &lt;EndNote&gt;&lt;Cite&gt;&lt;Author&gt;Morris&lt;/Author&gt;&lt;Year&gt;2014&lt;/Year&gt;&lt;RecNum&gt;956&lt;/RecNum&gt;&lt;Prefix&gt;e.g.`, &lt;/Prefix&gt;&lt;DisplayText&gt;(e.g., Morris, Oakley, &amp;amp; Crowe, 2014)&lt;/DisplayText&gt;&lt;record&gt;&lt;rec-number&gt;956&lt;/rec-number&gt;&lt;foreign-keys&gt;&lt;key app="EN" db-id="9xrafw5sx95dvre9w5hpevd89fzwtwr9twsw" timestamp="1535531693"&gt;956&lt;/key&gt;&lt;/foreign-keys&gt;&lt;ref-type name="Journal Article"&gt;17&lt;/ref-type&gt;&lt;contributors&gt;&lt;authors&gt;&lt;author&gt;Morris, David E.&lt;/author&gt;&lt;author&gt;Oakley, Jeremy E.&lt;/author&gt;&lt;author&gt;Crowe, John A.&lt;/author&gt;&lt;/authors&gt;&lt;/contributors&gt;&lt;titles&gt;&lt;title&gt;A web-based tool for eliciting probability distributions from experts&lt;/title&gt;&lt;secondary-title&gt;Environmental Modelling &amp;amp; Software&lt;/secondary-title&gt;&lt;/titles&gt;&lt;periodical&gt;&lt;full-title&gt;Environmental Modelling &amp;amp; Software&lt;/full-title&gt;&lt;/periodical&gt;&lt;pages&gt;1-4&lt;/pages&gt;&lt;volume&gt;52&lt;/volume&gt;&lt;keywords&gt;&lt;keyword&gt;Bayesian prior distribution&lt;/keyword&gt;&lt;keyword&gt;Expert judgement&lt;/keyword&gt;&lt;keyword&gt;Subjective probability&lt;/keyword&gt;&lt;keyword&gt;Web-based elicitation&lt;/keyword&gt;&lt;/keywords&gt;&lt;dates&gt;&lt;year&gt;2014&lt;/year&gt;&lt;pub-dates&gt;&lt;date&gt;2014/02/01/&lt;/date&gt;&lt;/pub-dates&gt;&lt;/dates&gt;&lt;isbn&gt;1364-8152&lt;/isbn&gt;&lt;urls&gt;&lt;related-urls&gt;&lt;url&gt;http://www.sciencedirect.com/science/article/pii/S1364815213002533&lt;/url&gt;&lt;/related-urls&gt;&lt;/urls&gt;&lt;electronic-resource-num&gt;https://doi.org/10.1016/j.envsoft.2013.10.010&lt;/electronic-resource-num&gt;&lt;/record&gt;&lt;/Cite&gt;&lt;/EndNote&gt;</w:instrText>
      </w:r>
      <w:r w:rsidR="001845E7">
        <w:fldChar w:fldCharType="separate"/>
      </w:r>
      <w:r w:rsidR="0074098B">
        <w:rPr>
          <w:noProof/>
        </w:rPr>
        <w:t>(e.g., Morris, Oakley, &amp; Crowe, 2014)</w:t>
      </w:r>
      <w:r w:rsidR="001845E7">
        <w:fldChar w:fldCharType="end"/>
      </w:r>
      <w:r w:rsidR="00AF305B">
        <w:t>, and it seems likely that more user friendly programs for Bayesian sample size planning</w:t>
      </w:r>
      <w:r w:rsidR="00857759">
        <w:t xml:space="preserve"> (and analysis)</w:t>
      </w:r>
      <w:r w:rsidR="00AF305B">
        <w:t xml:space="preserve"> will be developed as this approach to </w:t>
      </w:r>
      <w:r w:rsidR="009E2634">
        <w:t xml:space="preserve">statistical </w:t>
      </w:r>
      <w:r w:rsidR="00AF305B">
        <w:t xml:space="preserve">analysis becomes more common </w:t>
      </w:r>
      <w:r w:rsidR="00AF305B">
        <w:fldChar w:fldCharType="begin"/>
      </w:r>
      <w:r w:rsidR="00AF305B">
        <w:instrText xml:space="preserve"> ADDIN EN.CITE &lt;EndNote&gt;&lt;Cite&gt;&lt;Author&gt;van de Schoot&lt;/Author&gt;&lt;Year&gt;2017&lt;/Year&gt;&lt;RecNum&gt;732&lt;/RecNum&gt;&lt;DisplayText&gt;(van de Schoot, Winter, Ryan, Zondervan-Zwijnenburg, &amp;amp; Depaoli, 2017)&lt;/DisplayText&gt;&lt;record&gt;&lt;rec-number&gt;732&lt;/rec-number&gt;&lt;foreign-keys&gt;&lt;key app="EN" db-id="9xrafw5sx95dvre9w5hpevd89fzwtwr9twsw" timestamp="1513224867"&gt;732&lt;/key&gt;&lt;/foreign-keys&gt;&lt;ref-type name="Journal Article"&gt;17&lt;/ref-type&gt;&lt;contributors&gt;&lt;authors&gt;&lt;author&gt;van de Schoot, Rens&lt;/author&gt;&lt;author&gt;Winter, Sonja D.&lt;/author&gt;&lt;author&gt;Ryan, Oisín&lt;/author&gt;&lt;author&gt;Zondervan-Zwijnenburg, Mariëlle&lt;/author&gt;&lt;author&gt;Depaoli, Sarah&lt;/author&gt;&lt;/authors&gt;&lt;/contributors&gt;&lt;auth-address&gt;van de Schoot, Rens: Department of Methods and Statistics, Utrecht University, P.O. Box 80.140, Utrecht, Netherlands, 3508 TC, a.g.j.vandeschoot@uu.nl&lt;/auth-address&gt;&lt;titles&gt;&lt;title&gt;A systematic review of Bayesian articles in psychology: The last 25 years&lt;/title&gt;&lt;secondary-title&gt;Psychological Methods&lt;/secondary-title&gt;&lt;/titles&gt;&lt;periodical&gt;&lt;full-title&gt;Psychological Methods&lt;/full-title&gt;&lt;/periodical&gt;&lt;pages&gt;217-239&lt;/pages&gt;&lt;volume&gt;22&lt;/volume&gt;&lt;number&gt;2&lt;/number&gt;&lt;keywords&gt;&lt;keyword&gt;*Methodology&lt;/keyword&gt;&lt;keyword&gt;*Models&lt;/keyword&gt;&lt;keyword&gt;*Psychology&lt;/keyword&gt;&lt;keyword&gt;*Statistical Probability&lt;/keyword&gt;&lt;keyword&gt;Analysis of Variance&lt;/keyword&gt;&lt;keyword&gt;Factor Analysis&lt;/keyword&gt;&lt;keyword&gt;Hypothesis Testing&lt;/keyword&gt;&lt;keyword&gt;Item Response Theory&lt;/keyword&gt;&lt;keyword&gt;Structural Equation Modeling&lt;/keyword&gt;&lt;/keywords&gt;&lt;dates&gt;&lt;year&gt;2017&lt;/year&gt;&lt;/dates&gt;&lt;pub-location&gt;US&lt;/pub-location&gt;&lt;publisher&gt;American Psychological Association&lt;/publisher&gt;&lt;isbn&gt;1939-1463(Electronic),1082-989X(Print)&lt;/isbn&gt;&lt;urls&gt;&lt;/urls&gt;&lt;electronic-resource-num&gt;10.1037/met0000100&lt;/electronic-resource-num&gt;&lt;/record&gt;&lt;/Cite&gt;&lt;/EndNote&gt;</w:instrText>
      </w:r>
      <w:r w:rsidR="00AF305B">
        <w:fldChar w:fldCharType="separate"/>
      </w:r>
      <w:r w:rsidR="00AF305B">
        <w:rPr>
          <w:noProof/>
        </w:rPr>
        <w:t>(van de Schoot, Winter, Ryan, Zondervan-Zwijnenburg, &amp; Depaoli, 2017)</w:t>
      </w:r>
      <w:r w:rsidR="00AF305B">
        <w:fldChar w:fldCharType="end"/>
      </w:r>
      <w:r w:rsidR="003301F0">
        <w:t xml:space="preserve">.  </w:t>
      </w:r>
    </w:p>
    <w:p w14:paraId="4B520C7D" w14:textId="77777777" w:rsidR="001201B4" w:rsidRDefault="001201B4" w:rsidP="001201B4">
      <w:pPr>
        <w:pStyle w:val="Heading3"/>
      </w:pPr>
      <w:bookmarkStart w:id="3" w:name="_Toc512498059"/>
      <w:r>
        <w:lastRenderedPageBreak/>
        <w:t>Conclusion</w:t>
      </w:r>
    </w:p>
    <w:p w14:paraId="6950512A" w14:textId="5FD99079" w:rsidR="00EA0A13" w:rsidRDefault="001201B4" w:rsidP="00F57F03">
      <w:pPr>
        <w:spacing w:line="360" w:lineRule="auto"/>
        <w:ind w:firstLine="720"/>
      </w:pPr>
      <w:r>
        <w:t>The most appropriate type of sample size planning will differ according to the desires of the researcher</w:t>
      </w:r>
      <w:r w:rsidR="00916A3C">
        <w:t xml:space="preserve"> and</w:t>
      </w:r>
      <w:r>
        <w:t xml:space="preserve"> the type of analysis to be performed. </w:t>
      </w:r>
      <w:r w:rsidR="001D4A95">
        <w:t>T</w:t>
      </w:r>
      <w:r>
        <w:t xml:space="preserve">he great majority of </w:t>
      </w:r>
      <w:r w:rsidR="00911C66">
        <w:t xml:space="preserve">studies which specified their effect size section method used methods that are likely to lead to mean levels of power that are below the optimal level on the basis of sampling variability along </w:t>
      </w:r>
      <w:r w:rsidR="00911C66">
        <w:t>(e.g., using the effect from a single previous study)</w:t>
      </w:r>
      <w:r w:rsidR="00911C66">
        <w:t>. This issue</w:t>
      </w:r>
      <w:r>
        <w:t xml:space="preserve"> </w:t>
      </w:r>
      <w:r w:rsidR="004832E9">
        <w:t>an</w:t>
      </w:r>
      <w:r>
        <w:t xml:space="preserve"> issue </w:t>
      </w:r>
      <w:r w:rsidR="004832E9">
        <w:t xml:space="preserve">that is </w:t>
      </w:r>
      <w:r>
        <w:t xml:space="preserve">compounded by publication bias inflating </w:t>
      </w:r>
      <w:r w:rsidR="00264BF8">
        <w:t xml:space="preserve">reported </w:t>
      </w:r>
      <w:r>
        <w:t xml:space="preserve">effect sizes </w:t>
      </w:r>
      <w:r>
        <w:fldChar w:fldCharType="begin"/>
      </w:r>
      <w:r>
        <w:instrText xml:space="preserve"> ADDIN EN.CITE &lt;EndNote&gt;&lt;Cite&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fldChar w:fldCharType="separate"/>
      </w:r>
      <w:r>
        <w:rPr>
          <w:noProof/>
        </w:rPr>
        <w:t>(Perugini et al., 2014)</w:t>
      </w:r>
      <w:r>
        <w:fldChar w:fldCharType="end"/>
      </w:r>
      <w:r>
        <w:t>. Given that the majority of published papers used methods that imply they were aiming to estimate the true power of studies, and the infrequency with which articles attempted to deal with publication bias in deriving effect sizes it is clear that researchers should at least be aware of the breath of methods available</w:t>
      </w:r>
      <w:r w:rsidR="00C0683F">
        <w:t xml:space="preserve"> for sample size planning and the tools which have been developed to adjust effects for </w:t>
      </w:r>
      <w:r w:rsidR="001A1EB3">
        <w:t xml:space="preserve">sampling variability and/or </w:t>
      </w:r>
      <w:r w:rsidR="001A1EB3">
        <w:t xml:space="preserve">publication bias </w:t>
      </w:r>
      <w:r w:rsidR="0040590E">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40590E">
        <w:instrText xml:space="preserve"> ADDIN EN.CITE </w:instrText>
      </w:r>
      <w:r w:rsidR="0040590E">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40590E">
        <w:instrText xml:space="preserve"> ADDIN EN.CITE.DATA </w:instrText>
      </w:r>
      <w:r w:rsidR="0040590E">
        <w:fldChar w:fldCharType="end"/>
      </w:r>
      <w:r w:rsidR="0040590E">
        <w:fldChar w:fldCharType="separate"/>
      </w:r>
      <w:r w:rsidR="0040590E">
        <w:rPr>
          <w:noProof/>
        </w:rPr>
        <w:t>(see Anderson et al., 2017; McShane &amp; Böckenholt, 2016; Perugini et al., 2014; and Taylor &amp; Muller, 1996)</w:t>
      </w:r>
      <w:r w:rsidR="0040590E">
        <w:fldChar w:fldCharType="end"/>
      </w:r>
      <w:r w:rsidR="0040590E">
        <w:t>. If these methods are too difficult to implement, a simple heuristic suggested in</w:t>
      </w:r>
      <w:r w:rsidR="001A1EB3">
        <w:t xml:space="preserve"> </w:t>
      </w:r>
      <w:r w:rsidR="001A1EB3">
        <w:fldChar w:fldCharType="begin"/>
      </w:r>
      <w:r w:rsidR="001A1EB3">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1A1EB3">
        <w:fldChar w:fldCharType="separate"/>
      </w:r>
      <w:r w:rsidR="001A1EB3">
        <w:rPr>
          <w:noProof/>
        </w:rPr>
        <w:t>Camerer et al. (2018)</w:t>
      </w:r>
      <w:r w:rsidR="001A1EB3">
        <w:fldChar w:fldCharType="end"/>
      </w:r>
      <w:r w:rsidR="0040590E">
        <w:t xml:space="preserve"> and [chapter pub bias] is to reduce the observed effects by 50%.</w:t>
      </w:r>
    </w:p>
    <w:p w14:paraId="0B7039D5" w14:textId="5A848400" w:rsidR="00C0683F" w:rsidRDefault="00C0683F" w:rsidP="00261A89">
      <w:pPr>
        <w:spacing w:line="360" w:lineRule="auto"/>
        <w:ind w:firstLine="720"/>
      </w:pPr>
      <w:r>
        <w:t xml:space="preserve">It is </w:t>
      </w:r>
      <w:r w:rsidR="00EA0A13">
        <w:t xml:space="preserve">also </w:t>
      </w:r>
      <w:r>
        <w:t>worth noting that although these papers did not universally present results for which null hypothesis significance testing make</w:t>
      </w:r>
      <w:r w:rsidR="001022E5">
        <w:t>s</w:t>
      </w:r>
      <w:r>
        <w:t xml:space="preserve"> sense, </w:t>
      </w:r>
      <w:r w:rsidR="00C40F3D">
        <w:t xml:space="preserve">all that justified their samples sizes used a </w:t>
      </w:r>
      <w:r>
        <w:t>power analysis. In many cases, using the AIPE approach to sample size planning, planning studies for estimate precision, would make more sense. For example, when estimating correlational relationships among personality traits, an area where the population effect size is almost a non-zero effect, a research</w:t>
      </w:r>
      <w:r w:rsidR="004E1CC5">
        <w:t>er</w:t>
      </w:r>
      <w:r>
        <w:t xml:space="preserve"> is likely much more interested in precisely estimating the size and direction of the effect</w:t>
      </w:r>
      <w:r w:rsidR="008A730F">
        <w:t xml:space="preserve"> than merely testing the null hypothesis of r </w:t>
      </w:r>
      <w:r w:rsidR="008A730F">
        <w:rPr>
          <w:rFonts w:cstheme="minorHAnsi"/>
        </w:rPr>
        <w:t>≠</w:t>
      </w:r>
      <w:r w:rsidR="008A730F">
        <w:t xml:space="preserve"> 0</w:t>
      </w:r>
      <w:r>
        <w:t xml:space="preserve">. See </w:t>
      </w:r>
      <w:r>
        <w:fldChar w:fldCharType="begin"/>
      </w:r>
      <w:r>
        <w:instrText xml:space="preserve"> ADDIN EN.CITE &lt;EndNote&gt;&lt;Cite AuthorYear="1"&gt;&lt;Author&gt;Maxwell&lt;/Author&gt;&lt;Year&gt;2008&lt;/Year&gt;&lt;RecNum&gt;559&lt;/RecNum&gt;&lt;DisplayText&gt;Maxwell et al. (2008)&lt;/DisplayText&gt;&lt;record&gt;&lt;rec-number&gt;559&lt;/rec-number&gt;&lt;foreign-keys&gt;&lt;key app="EN" db-id="9xrafw5sx95dvre9w5hpevd89fzwtwr9twsw" timestamp="1508193712"&gt;559&lt;/key&gt;&lt;/foreign-keys&gt;&lt;ref-type name="Journal Article"&gt;17&lt;/ref-type&gt;&lt;contributors&gt;&lt;authors&gt;&lt;author&gt;Scott E. Maxwell&lt;/author&gt;&lt;author&gt;Ken Kelley&lt;/author&gt;&lt;author&gt;Joseph R. Rausch&lt;/author&gt;&lt;/authors&gt;&lt;/contributors&gt;&lt;titles&gt;&lt;title&gt;Sample size planning for statistical power and accuracy in parameter estimation&lt;/title&gt;&lt;secondary-title&gt;Annual Review of Psychology&lt;/secondary-title&gt;&lt;/titles&gt;&lt;periodical&gt;&lt;full-title&gt;Annual Review of Psychology&lt;/full-title&gt;&lt;/periodical&gt;&lt;pages&gt;537-563&lt;/pages&gt;&lt;volume&gt;59&lt;/volume&gt;&lt;number&gt;1&lt;/number&gt;&lt;keywords&gt;&lt;keyword&gt;effect size,confidence intervals,cumulative science&lt;/keyword&gt;&lt;/keywords&gt;&lt;dates&gt;&lt;year&gt;2008&lt;/year&gt;&lt;/dates&gt;&lt;accession-num&gt;17937603&lt;/accession-num&gt;&lt;urls&gt;&lt;related-urls&gt;&lt;url&gt;http://www.annualreviews.org/doi/abs/10.1146/annurev.psych.59.103006.093735&lt;/url&gt;&lt;/related-urls&gt;&lt;/urls&gt;&lt;electronic-resource-num&gt;doi:10.1146/annurev.psych.59.103006.093735&lt;/electronic-resource-num&gt;&lt;/record&gt;&lt;/Cite&gt;&lt;/EndNote&gt;</w:instrText>
      </w:r>
      <w:r>
        <w:fldChar w:fldCharType="separate"/>
      </w:r>
      <w:r>
        <w:rPr>
          <w:noProof/>
        </w:rPr>
        <w:t>Maxwell et al. (2008)</w:t>
      </w:r>
      <w:r>
        <w:fldChar w:fldCharType="end"/>
      </w:r>
      <w:r>
        <w:t xml:space="preserve"> for a readable introduction to this approach. </w:t>
      </w:r>
    </w:p>
    <w:bookmarkEnd w:id="3"/>
    <w:p w14:paraId="097BFC97" w14:textId="495499EF" w:rsidR="00FB4595" w:rsidRDefault="00687457" w:rsidP="002F544F">
      <w:pPr>
        <w:spacing w:line="360" w:lineRule="auto"/>
        <w:ind w:firstLine="720"/>
      </w:pPr>
      <w:r>
        <w:t xml:space="preserve">Although focus has often been placed on increasing the sample size of research to increase power </w:t>
      </w:r>
      <w:r>
        <w:fldChar w:fldCharType="begin"/>
      </w:r>
      <w:r w:rsidR="00A1020F">
        <w:instrText xml:space="preserve"> ADDIN EN.CITE &lt;EndNote&gt;&lt;Cite&gt;&lt;Author&gt;Cohen&lt;/Author&gt;&lt;Year&gt;1962&lt;/Year&gt;&lt;RecNum&gt;487&lt;/RecNum&gt;&lt;Prefix&gt;e.g.`, &lt;/Prefix&gt;&lt;Suffix&gt; which relagates mention of other methods of increasing power to a footnote&lt;/Suffix&gt;&lt;DisplayText&gt;(e.g., Cohen, 1962 which relagates mention of other methods of increasing power to a footnote)&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e.g., Cohen, 1962 which relagates mention of other methods of increasing power to a footnote)</w:t>
      </w:r>
      <w:r>
        <w:fldChar w:fldCharType="end"/>
      </w:r>
      <w:r>
        <w:t xml:space="preserve">, other methods of increasing the power of statistical tests exist. Reducing measurement error, error variance, using repeated measures designs, increasing the alpha level, or increasing the size of the effect will lead to higher </w:t>
      </w:r>
      <w:r w:rsidR="006D6B80">
        <w:t xml:space="preserve">effect sizes and commensurately </w:t>
      </w:r>
      <w:r>
        <w:t xml:space="preserve">power in most cases </w:t>
      </w:r>
      <w:r>
        <w:fldChar w:fldCharType="begin"/>
      </w:r>
      <w:r>
        <w:instrText xml:space="preserve"> ADDIN EN.CITE &lt;EndNote&gt;&lt;Cite&gt;&lt;Author&gt;Müller&lt;/Author&gt;&lt;Year&gt;2002&lt;/Year&gt;&lt;RecNum&gt;714&lt;/RecNum&gt;&lt;DisplayText&gt;(Loken &amp;amp; Gelman, 2017; Müller &amp;amp; Szegedi, 2002)&lt;/DisplayText&gt;&lt;record&gt;&lt;rec-number&gt;714&lt;/rec-number&gt;&lt;foreign-keys&gt;&lt;key app="EN" db-id="9xrafw5sx95dvre9w5hpevd89fzwtwr9twsw" timestamp="1512343285"&gt;714&lt;/key&gt;&lt;/foreign-keys&gt;&lt;ref-type name="Journal Article"&gt;17&lt;/ref-type&gt;&lt;contributors&gt;&lt;authors&gt;&lt;author&gt;Müller, Matthias J.&lt;/author&gt;&lt;author&gt;Szegedi, Armin&lt;/author&gt;&lt;/authors&gt;&lt;/contributors&gt;&lt;titles&gt;&lt;title&gt;Effects of Interrater Reliability of Psychopathologic Assessment on Power and Sample Size Calculations in Clinical Trials&lt;/title&gt;&lt;secondary-title&gt;Journal of Clinical Psychopharmacology&lt;/secondary-title&gt;&lt;/titles&gt;&lt;periodical&gt;&lt;full-title&gt;Journal of Clinical Psychopharmacology&lt;/full-title&gt;&lt;/periodical&gt;&lt;volume&gt;22&lt;/volume&gt;&lt;number&gt;3&lt;/number&gt;&lt;dates&gt;&lt;year&gt;2002&lt;/year&gt;&lt;/dates&gt;&lt;isbn&gt;0271-0749&lt;/isbn&gt;&lt;urls&gt;&lt;related-urls&gt;&lt;url&gt;http://journals.lww.com/psychopharmacology/Fulltext/2002/06000/Effects_of_Interrater_Reliability_of.13.aspx&lt;/url&gt;&lt;/related-urls&gt;&lt;/urls&gt;&lt;/record&gt;&lt;/Cite&gt;&lt;Cite&gt;&lt;Author&gt;Loken&lt;/Author&gt;&lt;Year&gt;2017&lt;/Year&gt;&lt;RecNum&gt;164&lt;/RecNum&gt;&lt;record&gt;&lt;rec-number&gt;164&lt;/rec-number&gt;&lt;foreign-keys&gt;&lt;key app="EN" db-id="9xrafw5sx95dvre9w5hpevd89fzwtwr9twsw" timestamp="1499986207"&gt;164&lt;/key&gt;&lt;/foreign-keys&gt;&lt;ref-type name="Journal Article"&gt;17&lt;/ref-type&gt;&lt;contributors&gt;&lt;authors&gt;&lt;author&gt;Loken, Eric&lt;/author&gt;&lt;author&gt;Gelman, Andrew&lt;/author&gt;&lt;/authors&gt;&lt;/contributors&gt;&lt;titles&gt;&lt;title&gt;Measurement error and the replication crisis&lt;/title&gt;&lt;secondary-title&gt;Science&lt;/secondary-title&gt;&lt;/titles&gt;&lt;periodical&gt;&lt;full-title&gt;Science&lt;/full-title&gt;&lt;/periodical&gt;&lt;pages&gt;584&lt;/pages&gt;&lt;volume&gt;355&lt;/volume&gt;&lt;number&gt;6325&lt;/number&gt;&lt;dates&gt;&lt;year&gt;2017&lt;/year&gt;&lt;/dates&gt;&lt;work-type&gt;10.1126/science.aal3618&lt;/work-type&gt;&lt;urls&gt;&lt;related-urls&gt;&lt;url&gt;http://science.sciencemag.org/content/355/6325/584.abstract&lt;/url&gt;&lt;/related-urls&gt;&lt;/urls&gt;&lt;electronic-resource-num&gt;10.1126/science.aal3618&lt;/electronic-resource-num&gt;&lt;/record&gt;&lt;/Cite&gt;&lt;/EndNote&gt;</w:instrText>
      </w:r>
      <w:r>
        <w:fldChar w:fldCharType="separate"/>
      </w:r>
      <w:r>
        <w:rPr>
          <w:noProof/>
        </w:rPr>
        <w:t>(Loken &amp; Gelman, 2017; Müller &amp; Szegedi, 2002)</w:t>
      </w:r>
      <w:r>
        <w:fldChar w:fldCharType="end"/>
      </w:r>
      <w:r>
        <w:t xml:space="preserve">. One reason these other methods are often ignored is that these other elements are often assumed to be fixed by custom, already be optimised for maximum power, or difficult for the researcher to alter </w:t>
      </w:r>
      <w:r>
        <w:fldChar w:fldCharType="begin"/>
      </w:r>
      <w:r w:rsidR="00A1020F">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Cohen, 1962)</w:t>
      </w:r>
      <w:r>
        <w:fldChar w:fldCharType="end"/>
      </w:r>
      <w:r>
        <w:t xml:space="preserve">. The alpha level used (which also impacts statistical power) is almost never changed, and then almost only ever </w:t>
      </w:r>
      <w:r w:rsidR="000D22AF">
        <w:t>made more strict</w:t>
      </w:r>
      <w:r>
        <w:t xml:space="preserve"> leading to lower power </w:t>
      </w:r>
      <w:r>
        <w:fldChar w:fldCharType="begin"/>
      </w:r>
      <w:r>
        <w:instrText xml:space="preserve"> ADDIN EN.CITE &lt;EndNote&gt;&lt;Cite&gt;&lt;Author&gt;Gigerenzer&lt;/Author&gt;&lt;Year&gt;2004&lt;/Year&gt;&lt;RecNum&gt;501&lt;/RecNum&gt;&lt;DisplayText&gt;(Gigerenzer, 2004)&lt;/DisplayText&gt;&lt;record&gt;&lt;rec-number&gt;501&lt;/rec-number&gt;&lt;foreign-keys&gt;&lt;key app="EN" db-id="9xrafw5sx95dvre9w5hpevd89fzwtwr9twsw" timestamp="1508193712"&gt;501&lt;/key&gt;&lt;/foreign-keys&gt;&lt;ref-type name="Journal Article"&gt;17&lt;/ref-type&gt;&lt;contributors&gt;&lt;authors&gt;&lt;author&gt;Gigerenzer, Gerd&lt;/author&gt;&lt;/authors&gt;&lt;/contributors&gt;&lt;titles&gt;&lt;title&gt;Mindless statistics&lt;/title&gt;&lt;secondary-title&gt;The Journal of Socio-Economics&lt;/secondary-title&gt;&lt;/titles&gt;&lt;periodical&gt;&lt;full-title&gt;The Journal of Socio-Economics&lt;/full-title&gt;&lt;/periodical&gt;&lt;pages&gt;587-606&lt;/pages&gt;&lt;volume&gt;33&lt;/volume&gt;&lt;number&gt;5&lt;/number&gt;&lt;keywords&gt;&lt;keyword&gt;Rituals&lt;/keyword&gt;&lt;keyword&gt;Collective illusions&lt;/keyword&gt;&lt;keyword&gt;Statistical significance&lt;/keyword&gt;&lt;keyword&gt;Editors&lt;/keyword&gt;&lt;keyword&gt;Textbooks&lt;/keyword&gt;&lt;/keywords&gt;&lt;dates&gt;&lt;year&gt;2004&lt;/year&gt;&lt;pub-dates&gt;&lt;date&gt;11//&lt;/date&gt;&lt;/pub-dates&gt;&lt;/dates&gt;&lt;isbn&gt;1053-5357&lt;/isbn&gt;&lt;urls&gt;&lt;related-urls&gt;&lt;url&gt;http://www.sciencedirect.com/science/article/pii/S1053535704000927&lt;/url&gt;&lt;/related-urls&gt;&lt;/urls&gt;&lt;electronic-resource-num&gt;http://dx.doi.org/10.1016/j.socec.2004.09.033&lt;/electronic-resource-num&gt;&lt;/record&gt;&lt;/Cite&gt;&lt;/EndNote&gt;</w:instrText>
      </w:r>
      <w:r>
        <w:fldChar w:fldCharType="separate"/>
      </w:r>
      <w:r>
        <w:rPr>
          <w:noProof/>
        </w:rPr>
        <w:t>(Gigerenzer, 2004)</w:t>
      </w:r>
      <w:r>
        <w:fldChar w:fldCharType="end"/>
      </w:r>
      <w:r>
        <w:t xml:space="preserve">. The effect size tends to be considered fixed, or assumed to already be maximized </w:t>
      </w:r>
      <w:r>
        <w:fldChar w:fldCharType="begin"/>
      </w:r>
      <w:r>
        <w:instrText xml:space="preserve"> ADDIN EN.CITE &lt;EndNote&gt;&lt;Cite&gt;&lt;Author&gt;Lakens&lt;/Author&gt;&lt;Year&gt;2014&lt;/Year&gt;&lt;RecNum&gt;168&lt;/RecNum&gt;&lt;DisplayText&gt;(Lakens &amp;amp; Evers, 2014)&lt;/DisplayText&gt;&lt;record&gt;&lt;rec-number&gt;168&lt;/rec-number&gt;&lt;foreign-keys&gt;&lt;key app="EN" db-id="9xrafw5sx95dvre9w5hpevd89fzwtwr9twsw" timestamp="1500012867"&gt;168&lt;/key&gt;&lt;/foreign-keys&gt;&lt;ref-type name="Journal Article"&gt;17&lt;/ref-type&gt;&lt;contributors&gt;&lt;authors&gt;&lt;author&gt;Lakens, Daniël&lt;/author&gt;&lt;author&gt;Evers, Ellen R. K.&lt;/author&gt;&lt;/authors&gt;&lt;/contributors&gt;&lt;titles&gt;&lt;title&gt;Sailing From the Seas of Chaos Into the Corridor of Stability&lt;/title&gt;&lt;secondary-title&gt;Perspectives on Psychological Science&lt;/secondary-title&gt;&lt;/titles&gt;&lt;periodical&gt;&lt;full-title&gt;Perspectives on Psychological Science&lt;/full-title&gt;&lt;/periodical&gt;&lt;pages&gt;278-292&lt;/pages&gt;&lt;volume&gt;9&lt;/volume&gt;&lt;number&gt;3&lt;/number&gt;&lt;dates&gt;&lt;year&gt;2014&lt;/year&gt;&lt;pub-dates&gt;&lt;date&gt;2014/05/01&lt;/date&gt;&lt;/pub-dates&gt;&lt;/dates&gt;&lt;publisher&gt;SAGE Publications&lt;/publisher&gt;&lt;isbn&gt;1745-6916&lt;/isbn&gt;&lt;urls&gt;&lt;related-urls&gt;&lt;url&gt;http://dx.doi.org/10.1177/1745691614528520&lt;/url&gt;&lt;/related-urls&gt;&lt;/urls&gt;&lt;electronic-resource-num&gt;10.1177/1745691614528520&lt;/electronic-resource-num&gt;&lt;access-date&gt;2017/07/13&lt;/access-date&gt;&lt;/record&gt;&lt;/Cite&gt;&lt;/EndNote&gt;</w:instrText>
      </w:r>
      <w:r>
        <w:fldChar w:fldCharType="separate"/>
      </w:r>
      <w:r>
        <w:rPr>
          <w:noProof/>
        </w:rPr>
        <w:t>(Lakens &amp; Evers, 2014)</w:t>
      </w:r>
      <w:r>
        <w:fldChar w:fldCharType="end"/>
      </w:r>
      <w:r>
        <w:t xml:space="preserve">. Other parameters (e.g., correlations between repeated measurements) are often thought to be outside of a researcher’s control. However, the </w:t>
      </w:r>
      <w:r>
        <w:lastRenderedPageBreak/>
        <w:t xml:space="preserve">experimental design will often be alterable (i.e., it may be possible to use a repeated measures design as opposed to a between </w:t>
      </w:r>
      <w:proofErr w:type="gramStart"/>
      <w:r>
        <w:t>subjects</w:t>
      </w:r>
      <w:proofErr w:type="gramEnd"/>
      <w:r>
        <w:t xml:space="preserve"> design), and it may be possible to prioritize obtaining highly reliable measures of constructs under study in order to maximize </w:t>
      </w:r>
      <w:r w:rsidR="000D22AF">
        <w:t>effect sizes (</w:t>
      </w:r>
      <w:r w:rsidR="000B4DE2">
        <w:t>b</w:t>
      </w:r>
      <w:r w:rsidR="000D22AF">
        <w:t xml:space="preserve">y reducing measurement error) and increasing </w:t>
      </w:r>
      <w:r>
        <w:t xml:space="preserve">power. </w:t>
      </w:r>
    </w:p>
    <w:p w14:paraId="513A9EA2" w14:textId="77777777" w:rsidR="00AD26C2" w:rsidRDefault="00AD26C2" w:rsidP="007E3ADA">
      <w:pPr>
        <w:spacing w:line="360" w:lineRule="auto"/>
        <w:ind w:firstLine="720"/>
      </w:pPr>
      <w:r>
        <w:t>In</w:t>
      </w:r>
      <w:r w:rsidR="00A82CF9">
        <w:t xml:space="preserve"> cases where it is particularly difficult to specify an effect size on a priori grounds, a</w:t>
      </w:r>
      <w:r w:rsidR="00C22E27">
        <w:t xml:space="preserve"> reasonable approach may be to figure out the maximum sample size </w:t>
      </w:r>
      <w:r w:rsidR="00D27A7A">
        <w:t xml:space="preserve">that can be </w:t>
      </w:r>
      <w:r w:rsidR="00C22E27">
        <w:t>recruit</w:t>
      </w:r>
      <w:r w:rsidR="00D27A7A">
        <w:t>ed</w:t>
      </w:r>
      <w:r w:rsidR="00C22E27">
        <w:t xml:space="preserve"> and use this value to perform a sensitivity analysi</w:t>
      </w:r>
      <w:r w:rsidR="00D27A7A">
        <w:t>s</w:t>
      </w:r>
      <w:r w:rsidR="00C22E27">
        <w:t>, estimating the effect size that can be detected at a goal level of statistical power</w:t>
      </w:r>
      <w:r w:rsidR="004E303A">
        <w:t xml:space="preserve"> or with adequate precision</w:t>
      </w:r>
      <w:r w:rsidR="00C22E27">
        <w:t xml:space="preserve">. </w:t>
      </w:r>
      <w:r w:rsidR="004E303A">
        <w:t>Equivalently, the power curve</w:t>
      </w:r>
      <w:r w:rsidR="00301B2D">
        <w:t xml:space="preserve"> </w:t>
      </w:r>
      <w:r w:rsidR="004E303A">
        <w:t>of an analysis (the power of the test over a range of possible population effect sizes</w:t>
      </w:r>
      <w:r w:rsidR="00DB202E">
        <w:t xml:space="preserve"> given the maximum sample size achievable</w:t>
      </w:r>
      <w:r w:rsidR="004E303A">
        <w:t xml:space="preserve">) could be examined in order for the researcher to understand the </w:t>
      </w:r>
      <w:r w:rsidR="00C23D8F">
        <w:t>effect of different e</w:t>
      </w:r>
      <w:r w:rsidR="00301B2D">
        <w:t>ffect sizes on the statistical power of an analysis</w:t>
      </w:r>
      <w:r w:rsidR="004E303A">
        <w:t xml:space="preserve">. </w:t>
      </w:r>
      <w:r w:rsidR="00C22E27">
        <w:t xml:space="preserve">If the </w:t>
      </w:r>
      <w:r w:rsidR="00DB202E">
        <w:t>effect</w:t>
      </w:r>
      <w:r w:rsidR="001C7E1C">
        <w:t xml:space="preserve"> sizes required to achieve adequate power or precision </w:t>
      </w:r>
      <w:r w:rsidR="00773E14">
        <w:t>are larger</w:t>
      </w:r>
      <w:r w:rsidR="00C22E27">
        <w:t xml:space="preserve"> than you believe </w:t>
      </w:r>
      <w:r w:rsidR="00DB202E">
        <w:t xml:space="preserve">are </w:t>
      </w:r>
      <w:r w:rsidR="00C22E27">
        <w:t>likely</w:t>
      </w:r>
      <w:r w:rsidR="00E564C4">
        <w:t xml:space="preserve"> or possible</w:t>
      </w:r>
      <w:r w:rsidR="00DB202E">
        <w:t xml:space="preserve"> at the maximum sample size that is recruitable, </w:t>
      </w:r>
      <w:r w:rsidR="00301B2D">
        <w:t xml:space="preserve">it may not be advisable to </w:t>
      </w:r>
      <w:r w:rsidR="00C22E27">
        <w:t>not perfor</w:t>
      </w:r>
      <w:r w:rsidR="00301B2D">
        <w:t>m</w:t>
      </w:r>
      <w:r w:rsidR="00C22E27">
        <w:t xml:space="preserve"> </w:t>
      </w:r>
      <w:r w:rsidR="00301B2D">
        <w:t>an</w:t>
      </w:r>
      <w:r w:rsidR="00C22E27">
        <w:t xml:space="preserve"> experiment.</w:t>
      </w:r>
      <w:r w:rsidR="00DB202E">
        <w:t xml:space="preserve"> </w:t>
      </w:r>
    </w:p>
    <w:p w14:paraId="4DDB681A" w14:textId="6AE55162" w:rsidR="00C22E27" w:rsidRDefault="00AD26C2" w:rsidP="007E3ADA">
      <w:pPr>
        <w:spacing w:line="360" w:lineRule="auto"/>
        <w:ind w:firstLine="720"/>
      </w:pPr>
      <w:r>
        <w:t>Finally, i</w:t>
      </w:r>
      <w:r w:rsidR="00C22E27">
        <w:t xml:space="preserve">f </w:t>
      </w:r>
      <w:r w:rsidR="00301B2D">
        <w:t>an</w:t>
      </w:r>
      <w:r w:rsidR="00C22E27">
        <w:t xml:space="preserve"> experiment is going to </w:t>
      </w:r>
      <w:r w:rsidR="00301B2D">
        <w:t>be performed which is likely to be underpowered or insufficiently precise</w:t>
      </w:r>
      <w:r w:rsidR="004E303A">
        <w:t xml:space="preserve">, it becomes acutely important to ensure that </w:t>
      </w:r>
      <w:r w:rsidR="00301B2D">
        <w:t xml:space="preserve">the data will be available to </w:t>
      </w:r>
      <w:r w:rsidR="004E303A">
        <w:t>future meta-</w:t>
      </w:r>
      <w:r w:rsidR="004D5577">
        <w:t>analysts</w:t>
      </w:r>
      <w:r w:rsidR="00E87DF2">
        <w:t xml:space="preserve"> regardless of the statistical significance of results</w:t>
      </w:r>
      <w:r w:rsidR="004E303A">
        <w:t>.</w:t>
      </w:r>
      <w:r w:rsidR="004D5577">
        <w:t xml:space="preserve"> </w:t>
      </w:r>
      <w:r w:rsidR="00F01B4B">
        <w:t>A</w:t>
      </w:r>
      <w:r w:rsidR="00301B2D">
        <w:t xml:space="preserve">ccess to </w:t>
      </w:r>
      <w:r w:rsidR="00B56B0C">
        <w:t xml:space="preserve">these </w:t>
      </w:r>
      <w:r w:rsidR="00DB202E">
        <w:t xml:space="preserve">imprecise </w:t>
      </w:r>
      <w:r w:rsidR="004D5577">
        <w:t xml:space="preserve">estimates or non-significant results </w:t>
      </w:r>
      <w:r w:rsidR="00301B2D">
        <w:t>may be</w:t>
      </w:r>
      <w:r w:rsidR="004D5577">
        <w:t xml:space="preserve"> essential </w:t>
      </w:r>
      <w:r w:rsidR="00301B2D">
        <w:t xml:space="preserve">for the accurate </w:t>
      </w:r>
      <w:r w:rsidR="004D5577">
        <w:t>estimat</w:t>
      </w:r>
      <w:r w:rsidR="00301B2D">
        <w:t>ion of</w:t>
      </w:r>
      <w:r w:rsidR="004D5577">
        <w:t xml:space="preserve"> effect sizes </w:t>
      </w:r>
      <w:r w:rsidR="004D5577">
        <w:fldChar w:fldCharType="begin"/>
      </w:r>
      <w:r w:rsidR="004D5577">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4D5577">
        <w:fldChar w:fldCharType="separate"/>
      </w:r>
      <w:r w:rsidR="004D5577">
        <w:rPr>
          <w:noProof/>
        </w:rPr>
        <w:t>(Anderson et al., 2017)</w:t>
      </w:r>
      <w:r w:rsidR="004D5577">
        <w:fldChar w:fldCharType="end"/>
      </w:r>
      <w:r w:rsidR="007E3ADA">
        <w:t xml:space="preserve">. </w:t>
      </w:r>
      <w:r w:rsidR="00090036">
        <w:t xml:space="preserve">Thankfully, newly developed tools </w:t>
      </w:r>
      <w:r w:rsidR="007E3ADA">
        <w:t xml:space="preserve">such as </w:t>
      </w:r>
      <w:r w:rsidR="007E3ADA">
        <w:t>pre-print servers</w:t>
      </w:r>
      <w:r w:rsidR="007E3ADA">
        <w:t xml:space="preserve"> like</w:t>
      </w:r>
      <w:r w:rsidR="007E3ADA">
        <w:t xml:space="preserve"> </w:t>
      </w:r>
      <w:r w:rsidR="007E3ADA" w:rsidRPr="008B5804">
        <w:t>psyarxiv.com</w:t>
      </w:r>
      <w:r w:rsidR="007E3ADA">
        <w:t xml:space="preserve"> or </w:t>
      </w:r>
      <w:r w:rsidR="00053632">
        <w:t>data-</w:t>
      </w:r>
      <w:r w:rsidR="007E3ADA">
        <w:t xml:space="preserve">repositories like </w:t>
      </w:r>
      <w:proofErr w:type="spellStart"/>
      <w:r w:rsidR="007E3ADA">
        <w:t>figshare</w:t>
      </w:r>
      <w:proofErr w:type="spellEnd"/>
      <w:r w:rsidR="007E3ADA">
        <w:t xml:space="preserve"> (figshare.com) </w:t>
      </w:r>
      <w:r w:rsidR="00BD31DB">
        <w:t>and</w:t>
      </w:r>
      <w:r w:rsidR="007E3ADA">
        <w:t xml:space="preserve"> the Open Science Framework (osf.io)</w:t>
      </w:r>
      <w:r w:rsidR="00734433">
        <w:t xml:space="preserve">, </w:t>
      </w:r>
      <w:r w:rsidR="000A06EF">
        <w:t xml:space="preserve">are now </w:t>
      </w:r>
      <w:r w:rsidR="00B56B0C">
        <w:t>available</w:t>
      </w:r>
      <w:r w:rsidR="00003E8C">
        <w:t>. These services mean it is now possible for researchers to make</w:t>
      </w:r>
      <w:r w:rsidR="00775D54">
        <w:t xml:space="preserve"> </w:t>
      </w:r>
      <w:r w:rsidR="00003E8C">
        <w:t>your data</w:t>
      </w:r>
      <w:r w:rsidR="00003E8C">
        <w:t xml:space="preserve"> and </w:t>
      </w:r>
      <w:r w:rsidR="000A06EF">
        <w:t xml:space="preserve">the </w:t>
      </w:r>
      <w:r w:rsidR="00775D54">
        <w:t>results of analyses available</w:t>
      </w:r>
      <w:r w:rsidR="00FE380A">
        <w:t xml:space="preserve"> and discoverable</w:t>
      </w:r>
      <w:r w:rsidR="00775D54">
        <w:t xml:space="preserve"> </w:t>
      </w:r>
      <w:r w:rsidR="007E3ADA">
        <w:t xml:space="preserve">outside of the traditional publication </w:t>
      </w:r>
      <w:r w:rsidR="00775D54">
        <w:t>system</w:t>
      </w:r>
      <w:r w:rsidR="000A06EF">
        <w:t xml:space="preserve">, </w:t>
      </w:r>
      <w:r w:rsidR="00BB56C8">
        <w:t xml:space="preserve">making </w:t>
      </w:r>
      <w:r w:rsidR="000A06EF">
        <w:t xml:space="preserve">it is possible to circumvent </w:t>
      </w:r>
      <w:r w:rsidR="00816713">
        <w:t>the traditional system’s apparent aversion to non-significant results.</w:t>
      </w:r>
      <w:r w:rsidR="00F70580">
        <w:t xml:space="preserve"> </w:t>
      </w:r>
      <w:bookmarkStart w:id="4" w:name="_GoBack"/>
      <w:bookmarkEnd w:id="4"/>
    </w:p>
    <w:p w14:paraId="1B5FAEA1" w14:textId="1BF19A15" w:rsidR="00BB0021" w:rsidRDefault="00BB0021">
      <w:r>
        <w:br w:type="page"/>
      </w:r>
    </w:p>
    <w:p w14:paraId="1EB0E6E8" w14:textId="3B0E297A" w:rsidR="002F544F" w:rsidRPr="0021449D" w:rsidRDefault="0021449D" w:rsidP="00BB0021">
      <w:pPr>
        <w:rPr>
          <w:b/>
        </w:rPr>
      </w:pPr>
      <w:r w:rsidRPr="0021449D">
        <w:rPr>
          <w:b/>
        </w:rPr>
        <w:lastRenderedPageBreak/>
        <w:t xml:space="preserve">References </w:t>
      </w:r>
    </w:p>
    <w:p w14:paraId="68A57A17" w14:textId="4E819397" w:rsidR="007E3ADA" w:rsidRPr="007E3ADA" w:rsidRDefault="002F544F" w:rsidP="007E3ADA">
      <w:pPr>
        <w:pStyle w:val="EndNoteBibliography"/>
        <w:spacing w:after="0"/>
        <w:ind w:left="720" w:hanging="720"/>
      </w:pPr>
      <w:r>
        <w:fldChar w:fldCharType="begin"/>
      </w:r>
      <w:r>
        <w:instrText xml:space="preserve"> ADDIN EN.REFLIST </w:instrText>
      </w:r>
      <w:r>
        <w:fldChar w:fldCharType="separate"/>
      </w:r>
      <w:r w:rsidR="007E3ADA" w:rsidRPr="007E3ADA">
        <w:t xml:space="preserve">Albers, C., &amp; Lakens, D. (2018). When power analyses based on pilot data are biased: Inaccurate effect size estimators and follow-up bias. </w:t>
      </w:r>
      <w:r w:rsidR="007E3ADA" w:rsidRPr="007E3ADA">
        <w:rPr>
          <w:i/>
        </w:rPr>
        <w:t>Journal of Experimental Social Psychology, 74</w:t>
      </w:r>
      <w:r w:rsidR="007E3ADA" w:rsidRPr="007E3ADA">
        <w:t>, 187-195. doi:</w:t>
      </w:r>
      <w:hyperlink r:id="rId8" w:history="1">
        <w:r w:rsidR="007E3ADA" w:rsidRPr="007E3ADA">
          <w:rPr>
            <w:rStyle w:val="Hyperlink"/>
          </w:rPr>
          <w:t>https://doi.org/10.1016/j.jesp.2017.09.004</w:t>
        </w:r>
      </w:hyperlink>
    </w:p>
    <w:p w14:paraId="50FFFD7D" w14:textId="77777777" w:rsidR="007E3ADA" w:rsidRPr="007E3ADA" w:rsidRDefault="007E3ADA" w:rsidP="007E3ADA">
      <w:pPr>
        <w:pStyle w:val="EndNoteBibliography"/>
        <w:spacing w:after="0"/>
        <w:ind w:left="720" w:hanging="720"/>
      </w:pPr>
      <w:r w:rsidRPr="007E3ADA">
        <w:t xml:space="preserve">Amrhein, V., Trafimow, D., &amp; Greenland, S. (2018). Abandon statistical inference. </w:t>
      </w:r>
      <w:r w:rsidRPr="007E3ADA">
        <w:rPr>
          <w:i/>
        </w:rPr>
        <w:t>PeerJ Preprints, 6</w:t>
      </w:r>
      <w:r w:rsidRPr="007E3ADA">
        <w:t>, e26857v26851. doi:10.7287/peerj.preprints.26857v1</w:t>
      </w:r>
    </w:p>
    <w:p w14:paraId="38760ECE" w14:textId="77777777" w:rsidR="007E3ADA" w:rsidRPr="007E3ADA" w:rsidRDefault="007E3ADA" w:rsidP="007E3ADA">
      <w:pPr>
        <w:pStyle w:val="EndNoteBibliography"/>
        <w:spacing w:after="0"/>
        <w:ind w:left="720" w:hanging="720"/>
      </w:pPr>
      <w:r w:rsidRPr="007E3ADA">
        <w:t xml:space="preserve">Anderson, S. F., Kelley, K., &amp; Maxwell, S. E. (2017). Sample-Size Planning for More Accurate Statistical Power: A Method Adjusting Sample Effect Sizes for Publication Bias and Uncertainty. </w:t>
      </w:r>
      <w:r w:rsidRPr="007E3ADA">
        <w:rPr>
          <w:i/>
        </w:rPr>
        <w:t>Psychological Science, 28</w:t>
      </w:r>
      <w:r w:rsidRPr="007E3ADA">
        <w:t>(11), 1547-1562. doi:10.1177/0956797617723724</w:t>
      </w:r>
    </w:p>
    <w:p w14:paraId="772BFF51" w14:textId="77777777" w:rsidR="007E3ADA" w:rsidRPr="007E3ADA" w:rsidRDefault="007E3ADA" w:rsidP="007E3ADA">
      <w:pPr>
        <w:pStyle w:val="EndNoteBibliography"/>
        <w:spacing w:after="0"/>
        <w:ind w:left="720" w:hanging="720"/>
      </w:pPr>
      <w:r w:rsidRPr="007E3ADA">
        <w:t xml:space="preserve">Anderson, S. F., &amp; Maxwell, S. E. (2017). Addressing the “Replication Crisis”: Using Original Studies to Design Replication Studies with Appropriate Statistical Power. </w:t>
      </w:r>
      <w:r w:rsidRPr="007E3ADA">
        <w:rPr>
          <w:i/>
        </w:rPr>
        <w:t>Multivariate Behavioral Research, 52</w:t>
      </w:r>
      <w:r w:rsidRPr="007E3ADA">
        <w:t>(3), 305-324. doi:10.1080/00273171.2017.1289361</w:t>
      </w:r>
    </w:p>
    <w:p w14:paraId="092DCE8B" w14:textId="77777777" w:rsidR="007E3ADA" w:rsidRPr="007E3ADA" w:rsidRDefault="007E3ADA" w:rsidP="007E3ADA">
      <w:pPr>
        <w:pStyle w:val="EndNoteBibliography"/>
        <w:spacing w:after="0"/>
        <w:ind w:left="720" w:hanging="720"/>
      </w:pPr>
      <w:r w:rsidRPr="007E3ADA">
        <w:t xml:space="preserve">Beavers, D. P., &amp; Stamey, J. D. (2018). Bayesian sample size determination for cost-effectiveness studies with censored data. </w:t>
      </w:r>
      <w:r w:rsidRPr="007E3ADA">
        <w:rPr>
          <w:i/>
        </w:rPr>
        <w:t>PLOS ONE, 13</w:t>
      </w:r>
      <w:r w:rsidRPr="007E3ADA">
        <w:t>(1), e0190422. doi:10.1371/journal.pone.0190422</w:t>
      </w:r>
    </w:p>
    <w:p w14:paraId="598DC8A1" w14:textId="77777777" w:rsidR="007E3ADA" w:rsidRPr="007E3ADA" w:rsidRDefault="007E3ADA" w:rsidP="007E3ADA">
      <w:pPr>
        <w:pStyle w:val="EndNoteBibliography"/>
        <w:spacing w:after="0"/>
        <w:ind w:left="720" w:hanging="720"/>
      </w:pPr>
      <w:r w:rsidRPr="007E3ADA">
        <w:t xml:space="preserve">Biau, D. J., Kernéis, S., &amp; Porcher, R. (2008). Statistics in brief: The importance of sample size in the planning and interpretation of medical research. </w:t>
      </w:r>
      <w:r w:rsidRPr="007E3ADA">
        <w:rPr>
          <w:i/>
        </w:rPr>
        <w:t>Clinical Orthopaedics and Related Research, 466</w:t>
      </w:r>
      <w:r w:rsidRPr="007E3ADA">
        <w:t>(9), 2282-2288. doi:10.1007/s11999-008-0346-9</w:t>
      </w:r>
    </w:p>
    <w:p w14:paraId="68BCFF06" w14:textId="77777777" w:rsidR="007E3ADA" w:rsidRPr="007E3ADA" w:rsidRDefault="007E3ADA" w:rsidP="007E3ADA">
      <w:pPr>
        <w:pStyle w:val="EndNoteBibliography"/>
        <w:spacing w:after="0"/>
        <w:ind w:left="720" w:hanging="720"/>
      </w:pPr>
      <w:r w:rsidRPr="007E3ADA">
        <w:t xml:space="preserve">Camerer, C. F., Dreber, A., Holzmeister, F., Ho, T.-H., Huber, J., Johannesson, M., . . . Wu, H. (2018). Evaluating the replicability of social science experiments in Nature and Science between 2010 and 2015. </w:t>
      </w:r>
      <w:r w:rsidRPr="007E3ADA">
        <w:rPr>
          <w:i/>
        </w:rPr>
        <w:t>Nature Human Behaviour, 2</w:t>
      </w:r>
      <w:r w:rsidRPr="007E3ADA">
        <w:t>(9), 637-644. doi:10.1038/s41562-018-0399-z</w:t>
      </w:r>
    </w:p>
    <w:p w14:paraId="42E852CA" w14:textId="77777777" w:rsidR="007E3ADA" w:rsidRPr="007E3ADA" w:rsidRDefault="007E3ADA" w:rsidP="007E3ADA">
      <w:pPr>
        <w:pStyle w:val="EndNoteBibliography"/>
        <w:spacing w:after="0"/>
        <w:ind w:left="720" w:hanging="720"/>
      </w:pPr>
      <w:r w:rsidRPr="007E3ADA">
        <w:t xml:space="preserve">Chen, D.-G., Fraser, M. W., &amp; Cuddeback, G. S. (2018). Assurance in Intervention Research: A Bayesian Perspective on Statistical Power. </w:t>
      </w:r>
      <w:r w:rsidRPr="007E3ADA">
        <w:rPr>
          <w:i/>
        </w:rPr>
        <w:t>Journal of the Society for Social Work and Research, 9</w:t>
      </w:r>
      <w:r w:rsidRPr="007E3ADA">
        <w:t>(1), 159-173. doi:10.1086/696239</w:t>
      </w:r>
    </w:p>
    <w:p w14:paraId="188BC111" w14:textId="77777777" w:rsidR="007E3ADA" w:rsidRPr="007E3ADA" w:rsidRDefault="007E3ADA" w:rsidP="007E3ADA">
      <w:pPr>
        <w:pStyle w:val="EndNoteBibliography"/>
        <w:spacing w:after="0"/>
        <w:ind w:left="720" w:hanging="720"/>
      </w:pPr>
      <w:r w:rsidRPr="007E3ADA">
        <w:t xml:space="preserve">Cohen, J. (1962). The statistical power of abnormal-social psychological research: A review. </w:t>
      </w:r>
      <w:r w:rsidRPr="007E3ADA">
        <w:rPr>
          <w:i/>
        </w:rPr>
        <w:t>The Journal of Abnormal and Social Psychology, 65</w:t>
      </w:r>
      <w:r w:rsidRPr="007E3ADA">
        <w:t>(3), 145-153. doi:10.1037/h0045186</w:t>
      </w:r>
    </w:p>
    <w:p w14:paraId="751687D3" w14:textId="77777777" w:rsidR="007E3ADA" w:rsidRPr="007E3ADA" w:rsidRDefault="007E3ADA" w:rsidP="007E3ADA">
      <w:pPr>
        <w:pStyle w:val="EndNoteBibliography"/>
        <w:spacing w:after="0"/>
        <w:ind w:left="720" w:hanging="720"/>
      </w:pPr>
      <w:r w:rsidRPr="007E3ADA">
        <w:t>Cohen, J. (1988). Statistical power analysis for the behavioral sciences (2nd ed.). Hillsdale, New Jersey: Erlbaum.</w:t>
      </w:r>
    </w:p>
    <w:p w14:paraId="65EA47DD" w14:textId="77777777" w:rsidR="007E3ADA" w:rsidRPr="007E3ADA" w:rsidRDefault="007E3ADA" w:rsidP="007E3ADA">
      <w:pPr>
        <w:pStyle w:val="EndNoteBibliography"/>
        <w:spacing w:after="0"/>
        <w:ind w:left="720" w:hanging="720"/>
      </w:pPr>
      <w:r w:rsidRPr="007E3ADA">
        <w:t xml:space="preserve">Faul, F., Erdfelder, E., Lang, A.-G., &amp; Buchner, A. (2007). G*Power 3: A flexible statistical power analysis program for the social, behavioral, and biomedical sciences. </w:t>
      </w:r>
      <w:r w:rsidRPr="007E3ADA">
        <w:rPr>
          <w:i/>
        </w:rPr>
        <w:t>Behavior Research Methods, 39</w:t>
      </w:r>
      <w:r w:rsidRPr="007E3ADA">
        <w:t>(2), 175-191. doi:10.3758/bf03193146</w:t>
      </w:r>
    </w:p>
    <w:p w14:paraId="27210749" w14:textId="77777777" w:rsidR="007E3ADA" w:rsidRPr="007E3ADA" w:rsidRDefault="007E3ADA" w:rsidP="007E3ADA">
      <w:pPr>
        <w:pStyle w:val="EndNoteBibliography"/>
        <w:spacing w:after="0"/>
        <w:ind w:left="720" w:hanging="720"/>
      </w:pPr>
      <w:r w:rsidRPr="007E3ADA">
        <w:t xml:space="preserve">Ferguson, C. J., &amp; Brannick, M. T. (2012). Publication bias in psychological science: prevalence, methods for identifying and controlling, and implications for the use of meta-analyses. </w:t>
      </w:r>
      <w:r w:rsidRPr="007E3ADA">
        <w:rPr>
          <w:i/>
        </w:rPr>
        <w:t>Psychol Methods, 17</w:t>
      </w:r>
      <w:r w:rsidRPr="007E3ADA">
        <w:t>(1), 120-128. doi:10.1037/a0024445</w:t>
      </w:r>
    </w:p>
    <w:p w14:paraId="4AE6695C" w14:textId="71BD3E77" w:rsidR="007E3ADA" w:rsidRPr="007E3ADA" w:rsidRDefault="007E3ADA" w:rsidP="007E3ADA">
      <w:pPr>
        <w:pStyle w:val="EndNoteBibliography"/>
        <w:spacing w:after="0"/>
        <w:ind w:left="720" w:hanging="720"/>
      </w:pPr>
      <w:r w:rsidRPr="007E3ADA">
        <w:t xml:space="preserve">Gigerenzer, G. (2004). Mindless statistics. </w:t>
      </w:r>
      <w:r w:rsidRPr="007E3ADA">
        <w:rPr>
          <w:i/>
        </w:rPr>
        <w:t>The Journal of Socio-Economics, 33</w:t>
      </w:r>
      <w:r w:rsidRPr="007E3ADA">
        <w:t>(5), 587-606. doi:</w:t>
      </w:r>
      <w:hyperlink r:id="rId9" w:history="1">
        <w:r w:rsidRPr="007E3ADA">
          <w:rPr>
            <w:rStyle w:val="Hyperlink"/>
          </w:rPr>
          <w:t>http://dx.doi.org/10.1016/j.socec.2004.09.033</w:t>
        </w:r>
      </w:hyperlink>
    </w:p>
    <w:p w14:paraId="177C8FA9" w14:textId="106B66C7" w:rsidR="007E3ADA" w:rsidRPr="007E3ADA" w:rsidRDefault="007E3ADA" w:rsidP="007E3ADA">
      <w:pPr>
        <w:pStyle w:val="EndNoteBibliography"/>
        <w:spacing w:after="0"/>
        <w:ind w:left="720" w:hanging="720"/>
      </w:pPr>
      <w:r w:rsidRPr="007E3ADA">
        <w:t xml:space="preserve">Hartwig, F. P., Davey Smith, G., Schmidt, A. F., &amp; Bowden, J. (2018). The median and the mode as robust meta-analysis methods in the presence of small study effects. </w:t>
      </w:r>
      <w:r w:rsidRPr="007E3ADA">
        <w:rPr>
          <w:i/>
        </w:rPr>
        <w:t>bioRxiv</w:t>
      </w:r>
      <w:r w:rsidRPr="007E3ADA">
        <w:t xml:space="preserve">.  Retrieved from </w:t>
      </w:r>
      <w:hyperlink r:id="rId10" w:history="1">
        <w:r w:rsidRPr="007E3ADA">
          <w:rPr>
            <w:rStyle w:val="Hyperlink"/>
          </w:rPr>
          <w:t>http://biorxiv.org/content/early/2018/03/26/288050.abstract</w:t>
        </w:r>
      </w:hyperlink>
    </w:p>
    <w:p w14:paraId="1D9526DE" w14:textId="5DBF8DD5" w:rsidR="007E3ADA" w:rsidRPr="007E3ADA" w:rsidRDefault="007E3ADA" w:rsidP="007E3ADA">
      <w:pPr>
        <w:pStyle w:val="EndNoteBibliography"/>
        <w:spacing w:after="0"/>
        <w:ind w:left="720" w:hanging="720"/>
      </w:pPr>
      <w:r w:rsidRPr="007E3ADA">
        <w:t xml:space="preserve">Jaeschke, R., Singer, J., &amp; Guyatt, G. H. (1989). Measurement of health status: Ascertaining the minimal clinically important difference. </w:t>
      </w:r>
      <w:r w:rsidRPr="007E3ADA">
        <w:rPr>
          <w:i/>
        </w:rPr>
        <w:t>Controlled Clinical Trials, 10</w:t>
      </w:r>
      <w:r w:rsidRPr="007E3ADA">
        <w:t>(4), 407-415. doi:</w:t>
      </w:r>
      <w:hyperlink r:id="rId11" w:history="1">
        <w:r w:rsidRPr="007E3ADA">
          <w:rPr>
            <w:rStyle w:val="Hyperlink"/>
          </w:rPr>
          <w:t>https://doi.org/10.1016/0197-2456(89)90005-6</w:t>
        </w:r>
      </w:hyperlink>
    </w:p>
    <w:p w14:paraId="49C1F16C" w14:textId="77777777" w:rsidR="007E3ADA" w:rsidRPr="007E3ADA" w:rsidRDefault="007E3ADA" w:rsidP="007E3ADA">
      <w:pPr>
        <w:pStyle w:val="EndNoteBibliography"/>
        <w:spacing w:after="0"/>
        <w:ind w:left="720" w:hanging="720"/>
      </w:pPr>
      <w:r w:rsidRPr="007E3ADA">
        <w:t xml:space="preserve">Kadam, P., &amp; Bhalerao, S. (2010). Sample size calculation. </w:t>
      </w:r>
      <w:r w:rsidRPr="007E3ADA">
        <w:rPr>
          <w:i/>
        </w:rPr>
        <w:t>International Journal of Ayurveda Research, 1</w:t>
      </w:r>
      <w:r w:rsidRPr="007E3ADA">
        <w:t>(1), 55-57. doi:10.4103/0974-7788.59946</w:t>
      </w:r>
    </w:p>
    <w:p w14:paraId="2A535204" w14:textId="77777777" w:rsidR="007E3ADA" w:rsidRPr="007E3ADA" w:rsidRDefault="007E3ADA" w:rsidP="007E3ADA">
      <w:pPr>
        <w:pStyle w:val="EndNoteBibliography"/>
        <w:spacing w:after="0"/>
        <w:ind w:left="720" w:hanging="720"/>
      </w:pPr>
      <w:r w:rsidRPr="007E3ADA">
        <w:t xml:space="preserve">Kim, J., &amp; Seo, B. S. (2013). How to Calculate Sample Size and Why. </w:t>
      </w:r>
      <w:r w:rsidRPr="007E3ADA">
        <w:rPr>
          <w:i/>
        </w:rPr>
        <w:t>Clinics in Orthopedic Surgery, 5</w:t>
      </w:r>
      <w:r w:rsidRPr="007E3ADA">
        <w:t>(3), 235-242. doi:10.4055/cios.2013.5.3.235</w:t>
      </w:r>
    </w:p>
    <w:p w14:paraId="053A0F47" w14:textId="77777777" w:rsidR="007E3ADA" w:rsidRPr="007E3ADA" w:rsidRDefault="007E3ADA" w:rsidP="007E3ADA">
      <w:pPr>
        <w:pStyle w:val="EndNoteBibliography"/>
        <w:spacing w:after="0"/>
        <w:ind w:left="720" w:hanging="720"/>
      </w:pPr>
      <w:r w:rsidRPr="007E3ADA">
        <w:t xml:space="preserve">Kruschke, J. K., &amp; Liddell, T. M. (2017). The Bayesian New Statistics: Hypothesis testing, estimation, meta-analysis, and power analysis from a Bayesian perspective. </w:t>
      </w:r>
      <w:r w:rsidRPr="007E3ADA">
        <w:rPr>
          <w:i/>
        </w:rPr>
        <w:t>Psychonomic Bulletin &amp; Review</w:t>
      </w:r>
      <w:r w:rsidRPr="007E3ADA">
        <w:t>. doi:10.3758/s13423-016-1221-4</w:t>
      </w:r>
    </w:p>
    <w:p w14:paraId="05770A95" w14:textId="77777777" w:rsidR="007E3ADA" w:rsidRPr="007E3ADA" w:rsidRDefault="007E3ADA" w:rsidP="007E3ADA">
      <w:pPr>
        <w:pStyle w:val="EndNoteBibliography"/>
        <w:spacing w:after="0"/>
        <w:ind w:left="720" w:hanging="720"/>
      </w:pPr>
      <w:r w:rsidRPr="007E3ADA">
        <w:t xml:space="preserve">Lakens, D. (2017). Equivalence Tests. </w:t>
      </w:r>
      <w:r w:rsidRPr="007E3ADA">
        <w:rPr>
          <w:i/>
        </w:rPr>
        <w:t>Social Psychological and Personality Science, 8</w:t>
      </w:r>
      <w:r w:rsidRPr="007E3ADA">
        <w:t>(4), 355-362. doi:10.1177/1948550617697177</w:t>
      </w:r>
    </w:p>
    <w:p w14:paraId="4C61953F" w14:textId="77777777" w:rsidR="007E3ADA" w:rsidRPr="007E3ADA" w:rsidRDefault="007E3ADA" w:rsidP="007E3ADA">
      <w:pPr>
        <w:pStyle w:val="EndNoteBibliography"/>
        <w:spacing w:after="0"/>
        <w:ind w:left="720" w:hanging="720"/>
      </w:pPr>
      <w:r w:rsidRPr="007E3ADA">
        <w:lastRenderedPageBreak/>
        <w:t xml:space="preserve">Lakens, D., &amp; Evers, E. R. K. (2014). Sailing From the Seas of Chaos Into the Corridor of Stability. </w:t>
      </w:r>
      <w:r w:rsidRPr="007E3ADA">
        <w:rPr>
          <w:i/>
        </w:rPr>
        <w:t>Perspectives on Psychological Science, 9</w:t>
      </w:r>
      <w:r w:rsidRPr="007E3ADA">
        <w:t>(3), 278-292. doi:10.1177/1745691614528520</w:t>
      </w:r>
    </w:p>
    <w:p w14:paraId="14AD6011" w14:textId="77777777" w:rsidR="007E3ADA" w:rsidRPr="007E3ADA" w:rsidRDefault="007E3ADA" w:rsidP="007E3ADA">
      <w:pPr>
        <w:pStyle w:val="EndNoteBibliography"/>
        <w:spacing w:after="0"/>
        <w:ind w:left="720" w:hanging="720"/>
      </w:pPr>
      <w:r w:rsidRPr="007E3ADA">
        <w:t xml:space="preserve">Lakens, D., Scheel, A. M., &amp; Isager, P. M. (2018). Equivalence Testing for Psychological Research: A Tutorial. </w:t>
      </w:r>
      <w:r w:rsidRPr="007E3ADA">
        <w:rPr>
          <w:i/>
        </w:rPr>
        <w:t>Advances In Methods and Practices in Psychological Science, 1</w:t>
      </w:r>
      <w:r w:rsidRPr="007E3ADA">
        <w:t>(2), 259-269. doi:10.1177/2515245918770963</w:t>
      </w:r>
    </w:p>
    <w:p w14:paraId="0D7D7571" w14:textId="77777777" w:rsidR="007E3ADA" w:rsidRPr="007E3ADA" w:rsidRDefault="007E3ADA" w:rsidP="007E3ADA">
      <w:pPr>
        <w:pStyle w:val="EndNoteBibliography"/>
        <w:spacing w:after="0"/>
        <w:ind w:left="720" w:hanging="720"/>
      </w:pPr>
      <w:r w:rsidRPr="007E3ADA">
        <w:t xml:space="preserve">Lancaster, G. A., Dodd, S., &amp; Williamson, P. R. (2004). Design and analysis of pilot studies: recommendations for good practice. </w:t>
      </w:r>
      <w:r w:rsidRPr="007E3ADA">
        <w:rPr>
          <w:i/>
        </w:rPr>
        <w:t>Journal of Evaluation in Clinical Practice, 10</w:t>
      </w:r>
      <w:r w:rsidRPr="007E3ADA">
        <w:t>(2), 307-312. doi:10.1111/j..2002.384.doc.x</w:t>
      </w:r>
    </w:p>
    <w:p w14:paraId="35C20906" w14:textId="77777777" w:rsidR="007E3ADA" w:rsidRPr="007E3ADA" w:rsidRDefault="007E3ADA" w:rsidP="007E3ADA">
      <w:pPr>
        <w:pStyle w:val="EndNoteBibliography"/>
        <w:spacing w:after="0"/>
        <w:ind w:left="720" w:hanging="720"/>
      </w:pPr>
      <w:r w:rsidRPr="007E3ADA">
        <w:t xml:space="preserve">Loken, E., &amp; Gelman, A. (2017). Measurement error and the replication crisis. </w:t>
      </w:r>
      <w:r w:rsidRPr="007E3ADA">
        <w:rPr>
          <w:i/>
        </w:rPr>
        <w:t>Science, 355</w:t>
      </w:r>
      <w:r w:rsidRPr="007E3ADA">
        <w:t>(6325), 584. doi:10.1126/science.aal3618</w:t>
      </w:r>
    </w:p>
    <w:p w14:paraId="22E14CA7" w14:textId="77777777" w:rsidR="007E3ADA" w:rsidRPr="007E3ADA" w:rsidRDefault="007E3ADA" w:rsidP="007E3ADA">
      <w:pPr>
        <w:pStyle w:val="EndNoteBibliography"/>
        <w:spacing w:after="0"/>
        <w:ind w:left="720" w:hanging="720"/>
      </w:pPr>
      <w:r w:rsidRPr="007E3ADA">
        <w:t xml:space="preserve">Makel, M. C., Plucker, J. A., &amp; Hegarty, B. (2012). Replications in Psychology Research. </w:t>
      </w:r>
      <w:r w:rsidRPr="007E3ADA">
        <w:rPr>
          <w:i/>
        </w:rPr>
        <w:t>Perspectives on Psychological Science, 7</w:t>
      </w:r>
      <w:r w:rsidRPr="007E3ADA">
        <w:t>(6), 537-542. doi:10.1177/1745691612460688</w:t>
      </w:r>
    </w:p>
    <w:p w14:paraId="2A5C287D" w14:textId="77777777" w:rsidR="007E3ADA" w:rsidRPr="007E3ADA" w:rsidRDefault="007E3ADA" w:rsidP="007E3ADA">
      <w:pPr>
        <w:pStyle w:val="EndNoteBibliography"/>
        <w:spacing w:after="0"/>
        <w:ind w:left="720" w:hanging="720"/>
      </w:pPr>
      <w:r w:rsidRPr="007E3ADA">
        <w:t xml:space="preserve">Maxwell, S. E., Kelley, K., &amp; Rausch, J. R. (2008). Sample size planning for statistical power and accuracy in parameter estimation. </w:t>
      </w:r>
      <w:r w:rsidRPr="007E3ADA">
        <w:rPr>
          <w:i/>
        </w:rPr>
        <w:t>Annual Review of Psychology, 59</w:t>
      </w:r>
      <w:r w:rsidRPr="007E3ADA">
        <w:t>(1), 537-563. doi:doi:10.1146/annurev.psych.59.103006.093735</w:t>
      </w:r>
    </w:p>
    <w:p w14:paraId="1FC256C7" w14:textId="77777777" w:rsidR="007E3ADA" w:rsidRPr="007E3ADA" w:rsidRDefault="007E3ADA" w:rsidP="007E3ADA">
      <w:pPr>
        <w:pStyle w:val="EndNoteBibliography"/>
        <w:spacing w:after="0"/>
        <w:ind w:left="720" w:hanging="720"/>
      </w:pPr>
      <w:r w:rsidRPr="007E3ADA">
        <w:t xml:space="preserve">McShane, B. B., &amp; Böckenholt, U. (2016). Planning sample sizes when effect sizes are uncertain: The power-calibrated effect size approach. </w:t>
      </w:r>
      <w:r w:rsidRPr="007E3ADA">
        <w:rPr>
          <w:i/>
        </w:rPr>
        <w:t>Psychological Methods, 21</w:t>
      </w:r>
      <w:r w:rsidRPr="007E3ADA">
        <w:t>(1), 47-60. doi:10.1037/met0000036</w:t>
      </w:r>
    </w:p>
    <w:p w14:paraId="42AD03DE" w14:textId="77777777" w:rsidR="007E3ADA" w:rsidRPr="007E3ADA" w:rsidRDefault="007E3ADA" w:rsidP="007E3ADA">
      <w:pPr>
        <w:pStyle w:val="EndNoteBibliography"/>
        <w:spacing w:after="0"/>
        <w:ind w:left="720" w:hanging="720"/>
      </w:pPr>
      <w:r w:rsidRPr="007E3ADA">
        <w:t xml:space="preserve">McShane, B. B., Böckenholt, U., &amp; Hansen, K. T. (2016). Adjusting for Publication Bias in Meta-Analysis: An Evaluation of Selection Methods and Some Cautionary Notes. </w:t>
      </w:r>
      <w:r w:rsidRPr="007E3ADA">
        <w:rPr>
          <w:i/>
        </w:rPr>
        <w:t>Perspectives on Psychological Science, 11</w:t>
      </w:r>
      <w:r w:rsidRPr="007E3ADA">
        <w:t>(5), 730-749. doi:10.1177/1745691616662243</w:t>
      </w:r>
    </w:p>
    <w:p w14:paraId="278130F9" w14:textId="77777777" w:rsidR="007E3ADA" w:rsidRPr="007E3ADA" w:rsidRDefault="007E3ADA" w:rsidP="007E3ADA">
      <w:pPr>
        <w:pStyle w:val="EndNoteBibliography"/>
        <w:spacing w:after="0"/>
        <w:ind w:left="720" w:hanging="720"/>
      </w:pPr>
      <w:r w:rsidRPr="007E3ADA">
        <w:t xml:space="preserve">Moher, D., Hopewell, S., Schulz, K. F., Montori, V., Gøtzsche, P. C., Devereaux, P. J., . . . Altman, D. G. (2010). CONSORT 2010 Explanation and Elaboration: Updated guidelines for reporting parallel group randomised trials. </w:t>
      </w:r>
      <w:r w:rsidRPr="007E3ADA">
        <w:rPr>
          <w:i/>
        </w:rPr>
        <w:t>Journal of Clinical Epidemiology, 63</w:t>
      </w:r>
      <w:r w:rsidRPr="007E3ADA">
        <w:t>(8), e1-e37. doi:10.1016/j.jclinepi.2010.03.004</w:t>
      </w:r>
    </w:p>
    <w:p w14:paraId="01D479AE" w14:textId="77777777" w:rsidR="007E3ADA" w:rsidRPr="007E3ADA" w:rsidRDefault="007E3ADA" w:rsidP="007E3ADA">
      <w:pPr>
        <w:pStyle w:val="EndNoteBibliography"/>
        <w:spacing w:after="0"/>
        <w:ind w:left="720" w:hanging="720"/>
      </w:pPr>
      <w:r w:rsidRPr="007E3ADA">
        <w:t xml:space="preserve">Morey, R. D., &amp; Mayo, D. (2017, July 26th). A Poor Prognosis for the Diagnostic Screening Critique of Statistical Tests. Retrieved from osf.io/nepx9. </w:t>
      </w:r>
    </w:p>
    <w:p w14:paraId="7F1983B6" w14:textId="7342D71D" w:rsidR="007E3ADA" w:rsidRPr="007E3ADA" w:rsidRDefault="007E3ADA" w:rsidP="007E3ADA">
      <w:pPr>
        <w:pStyle w:val="EndNoteBibliography"/>
        <w:spacing w:after="0"/>
        <w:ind w:left="720" w:hanging="720"/>
      </w:pPr>
      <w:r w:rsidRPr="007E3ADA">
        <w:t xml:space="preserve">Morris, D. E., Oakley, J. E., &amp; Crowe, J. A. (2014). A web-based tool for eliciting probability distributions from experts. </w:t>
      </w:r>
      <w:r w:rsidRPr="007E3ADA">
        <w:rPr>
          <w:i/>
        </w:rPr>
        <w:t>Environmental Modelling &amp; Software, 52</w:t>
      </w:r>
      <w:r w:rsidRPr="007E3ADA">
        <w:t>, 1-4. doi:</w:t>
      </w:r>
      <w:hyperlink r:id="rId12" w:history="1">
        <w:r w:rsidRPr="007E3ADA">
          <w:rPr>
            <w:rStyle w:val="Hyperlink"/>
          </w:rPr>
          <w:t>https://doi.org/10.1016/j.envsoft.2013.10.010</w:t>
        </w:r>
      </w:hyperlink>
    </w:p>
    <w:p w14:paraId="71DAFF99" w14:textId="0EB763CD" w:rsidR="007E3ADA" w:rsidRPr="007E3ADA" w:rsidRDefault="007E3ADA" w:rsidP="007E3ADA">
      <w:pPr>
        <w:pStyle w:val="EndNoteBibliography"/>
        <w:spacing w:after="0"/>
        <w:ind w:left="720" w:hanging="720"/>
      </w:pPr>
      <w:r w:rsidRPr="007E3ADA">
        <w:t xml:space="preserve">Müller, M. J., &amp; Szegedi, A. (2002). Effects of Interrater Reliability of Psychopathologic Assessment on Power and Sample Size Calculations in Clinical Trials. </w:t>
      </w:r>
      <w:r w:rsidRPr="007E3ADA">
        <w:rPr>
          <w:i/>
        </w:rPr>
        <w:t>Journal of Clinical Psychopharmacology, 22</w:t>
      </w:r>
      <w:r w:rsidRPr="007E3ADA">
        <w:t xml:space="preserve">(3).  Retrieved from </w:t>
      </w:r>
      <w:hyperlink r:id="rId13" w:history="1">
        <w:r w:rsidRPr="007E3ADA">
          <w:rPr>
            <w:rStyle w:val="Hyperlink"/>
          </w:rPr>
          <w:t>http://journals.lww.com/psychopharmacology/Fulltext/2002/06000/Effects_of_Interrater_Reliability_of.13.aspx</w:t>
        </w:r>
      </w:hyperlink>
    </w:p>
    <w:p w14:paraId="7BBF2BEF" w14:textId="77777777" w:rsidR="007E3ADA" w:rsidRPr="007E3ADA" w:rsidRDefault="007E3ADA" w:rsidP="007E3ADA">
      <w:pPr>
        <w:pStyle w:val="EndNoteBibliography"/>
        <w:spacing w:after="0"/>
        <w:ind w:left="720" w:hanging="720"/>
      </w:pPr>
      <w:r w:rsidRPr="007E3ADA">
        <w:t xml:space="preserve">Neyman, J., &amp; Pearson, E. S. (1933). The testing of statistical hypotheses in relation to probabilities a priori. </w:t>
      </w:r>
      <w:r w:rsidRPr="007E3ADA">
        <w:rPr>
          <w:i/>
        </w:rPr>
        <w:t>Mathematical Proceedings of the Cambridge Philosophical Society, 29</w:t>
      </w:r>
      <w:r w:rsidRPr="007E3ADA">
        <w:t>(4), 492-510. doi:10.1017/S030500410001152X</w:t>
      </w:r>
    </w:p>
    <w:p w14:paraId="35C3BD8A" w14:textId="76A2C401" w:rsidR="007E3ADA" w:rsidRPr="007E3ADA" w:rsidRDefault="007E3ADA" w:rsidP="007E3ADA">
      <w:pPr>
        <w:pStyle w:val="EndNoteBibliography"/>
        <w:spacing w:after="0"/>
        <w:ind w:left="720" w:hanging="720"/>
      </w:pPr>
      <w:r w:rsidRPr="007E3ADA">
        <w:t xml:space="preserve">Norman, G. R., Sloan, J. A., &amp; Wyrwich, K. W. (2003). Interpretation of Changes in Health-Related Quality of Life: The Remarkable Universality of Half a Standard Deviation. </w:t>
      </w:r>
      <w:r w:rsidRPr="007E3ADA">
        <w:rPr>
          <w:i/>
        </w:rPr>
        <w:t>Medical Care, 41</w:t>
      </w:r>
      <w:r w:rsidRPr="007E3ADA">
        <w:t xml:space="preserve">(5), 582-592.  Retrieved from </w:t>
      </w:r>
      <w:hyperlink r:id="rId14" w:history="1">
        <w:r w:rsidRPr="007E3ADA">
          <w:rPr>
            <w:rStyle w:val="Hyperlink"/>
          </w:rPr>
          <w:t>http://www.jstor.org.ezp.lib.unimelb.edu.au/stable/3768017</w:t>
        </w:r>
      </w:hyperlink>
    </w:p>
    <w:p w14:paraId="28ABDFC8" w14:textId="77777777" w:rsidR="007E3ADA" w:rsidRPr="007E3ADA" w:rsidRDefault="007E3ADA" w:rsidP="007E3ADA">
      <w:pPr>
        <w:pStyle w:val="EndNoteBibliography"/>
        <w:spacing w:after="0"/>
        <w:ind w:left="720" w:hanging="720"/>
      </w:pPr>
      <w:r w:rsidRPr="007E3ADA">
        <w:t xml:space="preserve">O'Hagan, A., Stevens, J. W., &amp; Campbell, M. J. (2005). Assurance in clinical trial design. </w:t>
      </w:r>
      <w:r w:rsidRPr="007E3ADA">
        <w:rPr>
          <w:i/>
        </w:rPr>
        <w:t>Pharmaceutical Statistics, 4</w:t>
      </w:r>
      <w:r w:rsidRPr="007E3ADA">
        <w:t>(3), 187-201. doi:10.1002/pst.175</w:t>
      </w:r>
    </w:p>
    <w:p w14:paraId="6F427FBA" w14:textId="77777777" w:rsidR="007E3ADA" w:rsidRPr="007E3ADA" w:rsidRDefault="007E3ADA" w:rsidP="007E3ADA">
      <w:pPr>
        <w:pStyle w:val="EndNoteBibliography"/>
        <w:spacing w:after="0"/>
        <w:ind w:left="720" w:hanging="720"/>
      </w:pPr>
      <w:r w:rsidRPr="007E3ADA">
        <w:t xml:space="preserve">Perugini, M., Gallucci, M., &amp; Costantini, G. (2014). Safeguard Power as a Protection Against Imprecise Power Estimates. </w:t>
      </w:r>
      <w:r w:rsidRPr="007E3ADA">
        <w:rPr>
          <w:i/>
        </w:rPr>
        <w:t>Perspectives on Psychological Science, 9</w:t>
      </w:r>
      <w:r w:rsidRPr="007E3ADA">
        <w:t>(3), 319-332. doi:10.1177/1745691614528519</w:t>
      </w:r>
    </w:p>
    <w:p w14:paraId="761D76D8" w14:textId="77777777" w:rsidR="007E3ADA" w:rsidRPr="007E3ADA" w:rsidRDefault="007E3ADA" w:rsidP="007E3ADA">
      <w:pPr>
        <w:pStyle w:val="EndNoteBibliography"/>
        <w:spacing w:after="0"/>
        <w:ind w:left="720" w:hanging="720"/>
      </w:pPr>
      <w:r w:rsidRPr="007E3ADA">
        <w:t xml:space="preserve">Ren, S., &amp; Oakley, J. E. (2014). Assurance calculations for planning clinical trials with time‐to‐event outcomes. </w:t>
      </w:r>
      <w:r w:rsidRPr="007E3ADA">
        <w:rPr>
          <w:i/>
        </w:rPr>
        <w:t>Statistics in Medicine, 33</w:t>
      </w:r>
      <w:r w:rsidRPr="007E3ADA">
        <w:t>(1), 31-45. doi:10.1002/sim.5916</w:t>
      </w:r>
    </w:p>
    <w:p w14:paraId="7FA4B809" w14:textId="77777777" w:rsidR="007E3ADA" w:rsidRPr="007E3ADA" w:rsidRDefault="007E3ADA" w:rsidP="007E3ADA">
      <w:pPr>
        <w:pStyle w:val="EndNoteBibliography"/>
        <w:spacing w:after="0"/>
        <w:ind w:left="720" w:hanging="720"/>
      </w:pPr>
      <w:r w:rsidRPr="007E3ADA">
        <w:t xml:space="preserve">Schönbrodt, F. D., &amp; Wagenmakers, E.-J. (2017). Bayes factor design analysis: Planning for compelling evidence. </w:t>
      </w:r>
      <w:r w:rsidRPr="007E3ADA">
        <w:rPr>
          <w:i/>
        </w:rPr>
        <w:t>Psychonomic Bulletin &amp; Review</w:t>
      </w:r>
      <w:r w:rsidRPr="007E3ADA">
        <w:t>. doi:10.3758/s13423-017-1230-y</w:t>
      </w:r>
    </w:p>
    <w:p w14:paraId="7D71E207" w14:textId="77777777" w:rsidR="007E3ADA" w:rsidRPr="007E3ADA" w:rsidRDefault="007E3ADA" w:rsidP="007E3ADA">
      <w:pPr>
        <w:pStyle w:val="EndNoteBibliography"/>
        <w:spacing w:after="0"/>
        <w:ind w:left="720" w:hanging="720"/>
      </w:pPr>
      <w:r w:rsidRPr="007E3ADA">
        <w:lastRenderedPageBreak/>
        <w:t xml:space="preserve">Taylor, D. J., &amp; Muller, K. E. (1996). Bias in linear model power and sample size calculation due to estimating noncentrality. </w:t>
      </w:r>
      <w:r w:rsidRPr="007E3ADA">
        <w:rPr>
          <w:i/>
        </w:rPr>
        <w:t>Communications in Statistics - Theory and Methods, 25</w:t>
      </w:r>
      <w:r w:rsidRPr="007E3ADA">
        <w:t>(7), 1595-1610. doi:10.1080/03610929608831787</w:t>
      </w:r>
    </w:p>
    <w:p w14:paraId="740B57BB" w14:textId="77777777" w:rsidR="007E3ADA" w:rsidRPr="007E3ADA" w:rsidRDefault="007E3ADA" w:rsidP="007E3ADA">
      <w:pPr>
        <w:pStyle w:val="EndNoteBibliography"/>
        <w:spacing w:after="0"/>
        <w:ind w:left="720" w:hanging="720"/>
      </w:pPr>
      <w:r w:rsidRPr="007E3ADA">
        <w:t xml:space="preserve">Thompson, S., Ekelund, U., Jebb, S., Lindroos, A. K., Mander, A., Sharp, S., . . . Wilks, D. (2011). A proposed method of bias adjustment for meta-analyses of published observational studies. </w:t>
      </w:r>
      <w:r w:rsidRPr="007E3ADA">
        <w:rPr>
          <w:i/>
        </w:rPr>
        <w:t>International Journal of Epidemiology, 40</w:t>
      </w:r>
      <w:r w:rsidRPr="007E3ADA">
        <w:t>(3), 765-777. doi:10.1093/ije/dyq248</w:t>
      </w:r>
    </w:p>
    <w:p w14:paraId="74C0504E" w14:textId="77777777" w:rsidR="007E3ADA" w:rsidRPr="007E3ADA" w:rsidRDefault="007E3ADA" w:rsidP="007E3ADA">
      <w:pPr>
        <w:pStyle w:val="EndNoteBibliography"/>
        <w:spacing w:after="0"/>
        <w:ind w:left="720" w:hanging="720"/>
      </w:pPr>
      <w:r w:rsidRPr="007E3ADA">
        <w:t xml:space="preserve">van de Schoot, R., Winter, S. D., Ryan, O., Zondervan-Zwijnenburg, M., &amp; Depaoli, S. (2017). A systematic review of Bayesian articles in psychology: The last 25 years. </w:t>
      </w:r>
      <w:r w:rsidRPr="007E3ADA">
        <w:rPr>
          <w:i/>
        </w:rPr>
        <w:t>Psychological Methods, 22</w:t>
      </w:r>
      <w:r w:rsidRPr="007E3ADA">
        <w:t>(2), 217-239. doi:10.1037/met0000100</w:t>
      </w:r>
    </w:p>
    <w:p w14:paraId="3051091F" w14:textId="77777777" w:rsidR="007E3ADA" w:rsidRPr="007E3ADA" w:rsidRDefault="007E3ADA" w:rsidP="007E3ADA">
      <w:pPr>
        <w:pStyle w:val="EndNoteBibliography"/>
        <w:ind w:left="720" w:hanging="720"/>
      </w:pPr>
      <w:r w:rsidRPr="007E3ADA">
        <w:t xml:space="preserve">Wagenmakers, E.-J., Verhagen, J., Ly, A., Bakker, M., Lee, M. D., Matzke, D., . . . Morey, R. D. (2015). A power fallacy. </w:t>
      </w:r>
      <w:r w:rsidRPr="007E3ADA">
        <w:rPr>
          <w:i/>
        </w:rPr>
        <w:t>Behavior Research Methods, 47</w:t>
      </w:r>
      <w:r w:rsidRPr="007E3ADA">
        <w:t>(4), 913-917. doi:10.3758/s13428-014-0517-4</w:t>
      </w:r>
    </w:p>
    <w:p w14:paraId="2B2C9521" w14:textId="709C1EA8" w:rsidR="0022454F" w:rsidRDefault="002F544F" w:rsidP="0077534F">
      <w:pPr>
        <w:ind w:firstLine="720"/>
      </w:pPr>
      <w:r>
        <w:fldChar w:fldCharType="end"/>
      </w:r>
    </w:p>
    <w:sectPr w:rsidR="00224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CF2757"/>
    <w:multiLevelType w:val="multilevel"/>
    <w:tmpl w:val="E64ED54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6F53593"/>
    <w:multiLevelType w:val="hybridMultilevel"/>
    <w:tmpl w:val="16B45B58"/>
    <w:lvl w:ilvl="0" w:tplc="7228E574">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28F14D17"/>
    <w:multiLevelType w:val="hybridMultilevel"/>
    <w:tmpl w:val="1DB05654"/>
    <w:lvl w:ilvl="0" w:tplc="9CE0B1F8">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3&lt;/item&gt;&lt;item&gt;24&lt;/item&gt;&lt;item&gt;92&lt;/item&gt;&lt;item&gt;105&lt;/item&gt;&lt;item&gt;164&lt;/item&gt;&lt;item&gt;168&lt;/item&gt;&lt;item&gt;193&lt;/item&gt;&lt;item&gt;214&lt;/item&gt;&lt;item&gt;224&lt;/item&gt;&lt;item&gt;226&lt;/item&gt;&lt;item&gt;437&lt;/item&gt;&lt;item&gt;487&lt;/item&gt;&lt;item&gt;501&lt;/item&gt;&lt;item&gt;546&lt;/item&gt;&lt;item&gt;559&lt;/item&gt;&lt;item&gt;562&lt;/item&gt;&lt;item&gt;568&lt;/item&gt;&lt;item&gt;631&lt;/item&gt;&lt;item&gt;672&lt;/item&gt;&lt;item&gt;676&lt;/item&gt;&lt;item&gt;714&lt;/item&gt;&lt;item&gt;730&lt;/item&gt;&lt;item&gt;731&lt;/item&gt;&lt;item&gt;732&lt;/item&gt;&lt;item&gt;737&lt;/item&gt;&lt;item&gt;784&lt;/item&gt;&lt;item&gt;826&lt;/item&gt;&lt;item&gt;845&lt;/item&gt;&lt;item&gt;942&lt;/item&gt;&lt;item&gt;944&lt;/item&gt;&lt;item&gt;945&lt;/item&gt;&lt;item&gt;946&lt;/item&gt;&lt;item&gt;947&lt;/item&gt;&lt;item&gt;948&lt;/item&gt;&lt;item&gt;950&lt;/item&gt;&lt;item&gt;951&lt;/item&gt;&lt;item&gt;952&lt;/item&gt;&lt;item&gt;953&lt;/item&gt;&lt;item&gt;956&lt;/item&gt;&lt;item&gt;967&lt;/item&gt;&lt;item&gt;975&lt;/item&gt;&lt;/record-ids&gt;&lt;/item&gt;&lt;/Libraries&gt;"/>
  </w:docVars>
  <w:rsids>
    <w:rsidRoot w:val="00FB4595"/>
    <w:rsid w:val="00001618"/>
    <w:rsid w:val="00003E8C"/>
    <w:rsid w:val="00007C1C"/>
    <w:rsid w:val="00013CB6"/>
    <w:rsid w:val="00016C83"/>
    <w:rsid w:val="000279B7"/>
    <w:rsid w:val="00032E83"/>
    <w:rsid w:val="00035972"/>
    <w:rsid w:val="000376E8"/>
    <w:rsid w:val="00042455"/>
    <w:rsid w:val="00043C2A"/>
    <w:rsid w:val="00047AAD"/>
    <w:rsid w:val="00053632"/>
    <w:rsid w:val="00057805"/>
    <w:rsid w:val="000654C7"/>
    <w:rsid w:val="00066F45"/>
    <w:rsid w:val="000671C3"/>
    <w:rsid w:val="000676A2"/>
    <w:rsid w:val="00076DDE"/>
    <w:rsid w:val="00077D9B"/>
    <w:rsid w:val="000810F7"/>
    <w:rsid w:val="00081509"/>
    <w:rsid w:val="00081B45"/>
    <w:rsid w:val="0008203D"/>
    <w:rsid w:val="00082D03"/>
    <w:rsid w:val="000853C9"/>
    <w:rsid w:val="0008771E"/>
    <w:rsid w:val="00087A6D"/>
    <w:rsid w:val="00090036"/>
    <w:rsid w:val="00091538"/>
    <w:rsid w:val="000920FA"/>
    <w:rsid w:val="00096D0A"/>
    <w:rsid w:val="000A01DA"/>
    <w:rsid w:val="000A06EF"/>
    <w:rsid w:val="000A098D"/>
    <w:rsid w:val="000A245B"/>
    <w:rsid w:val="000A2CE3"/>
    <w:rsid w:val="000A6FB6"/>
    <w:rsid w:val="000B0019"/>
    <w:rsid w:val="000B4DB1"/>
    <w:rsid w:val="000B4DE2"/>
    <w:rsid w:val="000B7742"/>
    <w:rsid w:val="000D22AF"/>
    <w:rsid w:val="000D26ED"/>
    <w:rsid w:val="000D5B86"/>
    <w:rsid w:val="000D5F08"/>
    <w:rsid w:val="000D74EB"/>
    <w:rsid w:val="000E5E6C"/>
    <w:rsid w:val="000F0A9A"/>
    <w:rsid w:val="000F4F2D"/>
    <w:rsid w:val="000F55E6"/>
    <w:rsid w:val="001022E5"/>
    <w:rsid w:val="00104BD3"/>
    <w:rsid w:val="00106C3B"/>
    <w:rsid w:val="00107434"/>
    <w:rsid w:val="001105DA"/>
    <w:rsid w:val="001161CF"/>
    <w:rsid w:val="001201B4"/>
    <w:rsid w:val="0012660C"/>
    <w:rsid w:val="001273BB"/>
    <w:rsid w:val="00127B38"/>
    <w:rsid w:val="00131C80"/>
    <w:rsid w:val="00137E82"/>
    <w:rsid w:val="00143D2C"/>
    <w:rsid w:val="0014498B"/>
    <w:rsid w:val="00145A1C"/>
    <w:rsid w:val="00151C35"/>
    <w:rsid w:val="00152E12"/>
    <w:rsid w:val="001560BE"/>
    <w:rsid w:val="00161349"/>
    <w:rsid w:val="001845E7"/>
    <w:rsid w:val="001857DB"/>
    <w:rsid w:val="001878FE"/>
    <w:rsid w:val="00193AD1"/>
    <w:rsid w:val="001944F8"/>
    <w:rsid w:val="001952B8"/>
    <w:rsid w:val="001A1EB3"/>
    <w:rsid w:val="001A3512"/>
    <w:rsid w:val="001B00BA"/>
    <w:rsid w:val="001B2EEF"/>
    <w:rsid w:val="001B581F"/>
    <w:rsid w:val="001B6FB1"/>
    <w:rsid w:val="001C4233"/>
    <w:rsid w:val="001C5F57"/>
    <w:rsid w:val="001C7E0A"/>
    <w:rsid w:val="001C7E1C"/>
    <w:rsid w:val="001D1F3D"/>
    <w:rsid w:val="001D3BF3"/>
    <w:rsid w:val="001D4A95"/>
    <w:rsid w:val="001D4D4F"/>
    <w:rsid w:val="001D6EEA"/>
    <w:rsid w:val="001E1F4E"/>
    <w:rsid w:val="001E24C5"/>
    <w:rsid w:val="001E40B6"/>
    <w:rsid w:val="001E538B"/>
    <w:rsid w:val="001F0B96"/>
    <w:rsid w:val="001F2172"/>
    <w:rsid w:val="001F56A8"/>
    <w:rsid w:val="001F6AC4"/>
    <w:rsid w:val="00200E12"/>
    <w:rsid w:val="0020728A"/>
    <w:rsid w:val="00211E1A"/>
    <w:rsid w:val="00213650"/>
    <w:rsid w:val="0021449D"/>
    <w:rsid w:val="0022081D"/>
    <w:rsid w:val="00223285"/>
    <w:rsid w:val="0022454F"/>
    <w:rsid w:val="00225ADA"/>
    <w:rsid w:val="002261FF"/>
    <w:rsid w:val="002324E4"/>
    <w:rsid w:val="002342D0"/>
    <w:rsid w:val="00235736"/>
    <w:rsid w:val="00237765"/>
    <w:rsid w:val="002430F7"/>
    <w:rsid w:val="002447A7"/>
    <w:rsid w:val="002504D5"/>
    <w:rsid w:val="002561E0"/>
    <w:rsid w:val="0026052F"/>
    <w:rsid w:val="00261A89"/>
    <w:rsid w:val="002621B6"/>
    <w:rsid w:val="002648DD"/>
    <w:rsid w:val="00264BF8"/>
    <w:rsid w:val="002703AC"/>
    <w:rsid w:val="0027254E"/>
    <w:rsid w:val="00285AE7"/>
    <w:rsid w:val="002865E9"/>
    <w:rsid w:val="00294386"/>
    <w:rsid w:val="0029648E"/>
    <w:rsid w:val="002A23DD"/>
    <w:rsid w:val="002A3855"/>
    <w:rsid w:val="002A3AFF"/>
    <w:rsid w:val="002A6A64"/>
    <w:rsid w:val="002A6C75"/>
    <w:rsid w:val="002A737D"/>
    <w:rsid w:val="002B17BF"/>
    <w:rsid w:val="002B32D4"/>
    <w:rsid w:val="002B704D"/>
    <w:rsid w:val="002C2048"/>
    <w:rsid w:val="002D3CFF"/>
    <w:rsid w:val="002E080F"/>
    <w:rsid w:val="002E2E6C"/>
    <w:rsid w:val="002E6209"/>
    <w:rsid w:val="002E6FDC"/>
    <w:rsid w:val="002F46AC"/>
    <w:rsid w:val="002F544F"/>
    <w:rsid w:val="002F5B23"/>
    <w:rsid w:val="002F6534"/>
    <w:rsid w:val="00301B2D"/>
    <w:rsid w:val="00305B89"/>
    <w:rsid w:val="00306758"/>
    <w:rsid w:val="00307D9E"/>
    <w:rsid w:val="003134A1"/>
    <w:rsid w:val="00315AB9"/>
    <w:rsid w:val="00316790"/>
    <w:rsid w:val="00323E6C"/>
    <w:rsid w:val="00325A87"/>
    <w:rsid w:val="003301F0"/>
    <w:rsid w:val="00332080"/>
    <w:rsid w:val="0033277C"/>
    <w:rsid w:val="00347243"/>
    <w:rsid w:val="00355C43"/>
    <w:rsid w:val="00372D42"/>
    <w:rsid w:val="00374893"/>
    <w:rsid w:val="003811AB"/>
    <w:rsid w:val="0038144E"/>
    <w:rsid w:val="00383416"/>
    <w:rsid w:val="00390C60"/>
    <w:rsid w:val="00391D32"/>
    <w:rsid w:val="0039430A"/>
    <w:rsid w:val="0039672C"/>
    <w:rsid w:val="003974D5"/>
    <w:rsid w:val="003A110F"/>
    <w:rsid w:val="003A14A4"/>
    <w:rsid w:val="003A438E"/>
    <w:rsid w:val="003A7DCA"/>
    <w:rsid w:val="003B2872"/>
    <w:rsid w:val="003B2BA3"/>
    <w:rsid w:val="003B3744"/>
    <w:rsid w:val="003B4A9A"/>
    <w:rsid w:val="003B59D9"/>
    <w:rsid w:val="003B651E"/>
    <w:rsid w:val="003C1CFD"/>
    <w:rsid w:val="003D2CA9"/>
    <w:rsid w:val="003E1AD5"/>
    <w:rsid w:val="003E2FA6"/>
    <w:rsid w:val="003F53E8"/>
    <w:rsid w:val="0040407A"/>
    <w:rsid w:val="0040590E"/>
    <w:rsid w:val="00405D98"/>
    <w:rsid w:val="00412953"/>
    <w:rsid w:val="00425E87"/>
    <w:rsid w:val="00437C4E"/>
    <w:rsid w:val="004505B8"/>
    <w:rsid w:val="00451228"/>
    <w:rsid w:val="00452810"/>
    <w:rsid w:val="00453182"/>
    <w:rsid w:val="00453C1C"/>
    <w:rsid w:val="00454348"/>
    <w:rsid w:val="00457A05"/>
    <w:rsid w:val="00457AEB"/>
    <w:rsid w:val="00461AA3"/>
    <w:rsid w:val="00465AC1"/>
    <w:rsid w:val="004666FE"/>
    <w:rsid w:val="00470AA1"/>
    <w:rsid w:val="004813A0"/>
    <w:rsid w:val="004832E9"/>
    <w:rsid w:val="004950A6"/>
    <w:rsid w:val="004A15DA"/>
    <w:rsid w:val="004A583B"/>
    <w:rsid w:val="004A60BD"/>
    <w:rsid w:val="004B3A95"/>
    <w:rsid w:val="004B408F"/>
    <w:rsid w:val="004C2194"/>
    <w:rsid w:val="004D5577"/>
    <w:rsid w:val="004E11C8"/>
    <w:rsid w:val="004E1CC5"/>
    <w:rsid w:val="004E1E10"/>
    <w:rsid w:val="004E303A"/>
    <w:rsid w:val="004E59D3"/>
    <w:rsid w:val="004F5304"/>
    <w:rsid w:val="004F7901"/>
    <w:rsid w:val="00501733"/>
    <w:rsid w:val="005021FE"/>
    <w:rsid w:val="00504F42"/>
    <w:rsid w:val="00511B1F"/>
    <w:rsid w:val="00512004"/>
    <w:rsid w:val="00512CCD"/>
    <w:rsid w:val="005151EC"/>
    <w:rsid w:val="00515FEC"/>
    <w:rsid w:val="0052040A"/>
    <w:rsid w:val="005279A1"/>
    <w:rsid w:val="00527D36"/>
    <w:rsid w:val="00533395"/>
    <w:rsid w:val="005367C0"/>
    <w:rsid w:val="00537D19"/>
    <w:rsid w:val="0054053C"/>
    <w:rsid w:val="005419FE"/>
    <w:rsid w:val="00541EAD"/>
    <w:rsid w:val="00550359"/>
    <w:rsid w:val="0055039F"/>
    <w:rsid w:val="005531D1"/>
    <w:rsid w:val="005614F2"/>
    <w:rsid w:val="00561E06"/>
    <w:rsid w:val="00561FAF"/>
    <w:rsid w:val="00565D02"/>
    <w:rsid w:val="005717DB"/>
    <w:rsid w:val="00574F98"/>
    <w:rsid w:val="00583A71"/>
    <w:rsid w:val="00586560"/>
    <w:rsid w:val="0058741F"/>
    <w:rsid w:val="00590F50"/>
    <w:rsid w:val="00592C99"/>
    <w:rsid w:val="00593717"/>
    <w:rsid w:val="005938AE"/>
    <w:rsid w:val="00595EF8"/>
    <w:rsid w:val="005A178A"/>
    <w:rsid w:val="005A6C7E"/>
    <w:rsid w:val="005B4140"/>
    <w:rsid w:val="005B45A8"/>
    <w:rsid w:val="005B4B92"/>
    <w:rsid w:val="005B6864"/>
    <w:rsid w:val="005C6067"/>
    <w:rsid w:val="005E080F"/>
    <w:rsid w:val="005E11C9"/>
    <w:rsid w:val="005E1702"/>
    <w:rsid w:val="005E1AA3"/>
    <w:rsid w:val="005E71A7"/>
    <w:rsid w:val="005F1F0D"/>
    <w:rsid w:val="005F2734"/>
    <w:rsid w:val="005F2DCA"/>
    <w:rsid w:val="005F3654"/>
    <w:rsid w:val="005F3885"/>
    <w:rsid w:val="005F7AF2"/>
    <w:rsid w:val="00601940"/>
    <w:rsid w:val="00602B22"/>
    <w:rsid w:val="00606701"/>
    <w:rsid w:val="00607FFD"/>
    <w:rsid w:val="006117EB"/>
    <w:rsid w:val="00612BA8"/>
    <w:rsid w:val="00614763"/>
    <w:rsid w:val="006177B4"/>
    <w:rsid w:val="00620CA4"/>
    <w:rsid w:val="00621D3E"/>
    <w:rsid w:val="00624FCA"/>
    <w:rsid w:val="006257BF"/>
    <w:rsid w:val="00640AB5"/>
    <w:rsid w:val="0064219A"/>
    <w:rsid w:val="00643600"/>
    <w:rsid w:val="006478F2"/>
    <w:rsid w:val="00651E3D"/>
    <w:rsid w:val="00657FB8"/>
    <w:rsid w:val="00660D80"/>
    <w:rsid w:val="00662E03"/>
    <w:rsid w:val="00663587"/>
    <w:rsid w:val="00665BA9"/>
    <w:rsid w:val="00667087"/>
    <w:rsid w:val="00671530"/>
    <w:rsid w:val="00671AA2"/>
    <w:rsid w:val="00675C5D"/>
    <w:rsid w:val="00677993"/>
    <w:rsid w:val="00680DFF"/>
    <w:rsid w:val="006812A7"/>
    <w:rsid w:val="00686517"/>
    <w:rsid w:val="00687457"/>
    <w:rsid w:val="00692043"/>
    <w:rsid w:val="00693975"/>
    <w:rsid w:val="006944DD"/>
    <w:rsid w:val="006946D0"/>
    <w:rsid w:val="0069621D"/>
    <w:rsid w:val="006A0464"/>
    <w:rsid w:val="006A2D89"/>
    <w:rsid w:val="006C60F4"/>
    <w:rsid w:val="006C7A31"/>
    <w:rsid w:val="006D45C5"/>
    <w:rsid w:val="006D68EB"/>
    <w:rsid w:val="006D6B80"/>
    <w:rsid w:val="006E32D6"/>
    <w:rsid w:val="006E44B8"/>
    <w:rsid w:val="006E52B4"/>
    <w:rsid w:val="006E548F"/>
    <w:rsid w:val="006E55DE"/>
    <w:rsid w:val="006F27C1"/>
    <w:rsid w:val="006F7EEA"/>
    <w:rsid w:val="00711975"/>
    <w:rsid w:val="00712578"/>
    <w:rsid w:val="007151B5"/>
    <w:rsid w:val="0071696A"/>
    <w:rsid w:val="00716989"/>
    <w:rsid w:val="00723D36"/>
    <w:rsid w:val="007304EE"/>
    <w:rsid w:val="00734433"/>
    <w:rsid w:val="0074098B"/>
    <w:rsid w:val="007426C6"/>
    <w:rsid w:val="0074595A"/>
    <w:rsid w:val="007507EC"/>
    <w:rsid w:val="00751512"/>
    <w:rsid w:val="00752B65"/>
    <w:rsid w:val="007559BB"/>
    <w:rsid w:val="007569BF"/>
    <w:rsid w:val="00757587"/>
    <w:rsid w:val="007608F1"/>
    <w:rsid w:val="007673C7"/>
    <w:rsid w:val="00767FC0"/>
    <w:rsid w:val="00771091"/>
    <w:rsid w:val="00773CCB"/>
    <w:rsid w:val="00773E14"/>
    <w:rsid w:val="0077534F"/>
    <w:rsid w:val="00775D54"/>
    <w:rsid w:val="00782E03"/>
    <w:rsid w:val="00786FAA"/>
    <w:rsid w:val="00790517"/>
    <w:rsid w:val="00790F3A"/>
    <w:rsid w:val="00794D73"/>
    <w:rsid w:val="007969CC"/>
    <w:rsid w:val="00796FEA"/>
    <w:rsid w:val="007974F4"/>
    <w:rsid w:val="007A5C6F"/>
    <w:rsid w:val="007B097F"/>
    <w:rsid w:val="007B1A1A"/>
    <w:rsid w:val="007C64DF"/>
    <w:rsid w:val="007D00A7"/>
    <w:rsid w:val="007D2D89"/>
    <w:rsid w:val="007D3283"/>
    <w:rsid w:val="007D4E5C"/>
    <w:rsid w:val="007D5816"/>
    <w:rsid w:val="007D7531"/>
    <w:rsid w:val="007E0536"/>
    <w:rsid w:val="007E0E6A"/>
    <w:rsid w:val="007E1C4D"/>
    <w:rsid w:val="007E3ADA"/>
    <w:rsid w:val="007E4C14"/>
    <w:rsid w:val="007F27FC"/>
    <w:rsid w:val="007F3068"/>
    <w:rsid w:val="007F3BEA"/>
    <w:rsid w:val="007F3F2A"/>
    <w:rsid w:val="007F7064"/>
    <w:rsid w:val="007F7A5A"/>
    <w:rsid w:val="00801D86"/>
    <w:rsid w:val="00805813"/>
    <w:rsid w:val="00816713"/>
    <w:rsid w:val="00820DDF"/>
    <w:rsid w:val="00821986"/>
    <w:rsid w:val="00825587"/>
    <w:rsid w:val="008440A1"/>
    <w:rsid w:val="00847130"/>
    <w:rsid w:val="00855C65"/>
    <w:rsid w:val="0085605E"/>
    <w:rsid w:val="00857759"/>
    <w:rsid w:val="00860160"/>
    <w:rsid w:val="00863DE4"/>
    <w:rsid w:val="0086637E"/>
    <w:rsid w:val="008677E3"/>
    <w:rsid w:val="00880304"/>
    <w:rsid w:val="00883B74"/>
    <w:rsid w:val="008872B5"/>
    <w:rsid w:val="00887FB4"/>
    <w:rsid w:val="00887FD5"/>
    <w:rsid w:val="00892F82"/>
    <w:rsid w:val="00893990"/>
    <w:rsid w:val="00893CAC"/>
    <w:rsid w:val="008965E2"/>
    <w:rsid w:val="008A4568"/>
    <w:rsid w:val="008A5851"/>
    <w:rsid w:val="008A730F"/>
    <w:rsid w:val="008A795B"/>
    <w:rsid w:val="008B5804"/>
    <w:rsid w:val="008C0BD3"/>
    <w:rsid w:val="008C64DA"/>
    <w:rsid w:val="008D3BB3"/>
    <w:rsid w:val="008D6CA3"/>
    <w:rsid w:val="008E3CE7"/>
    <w:rsid w:val="008E7CF5"/>
    <w:rsid w:val="008F32DD"/>
    <w:rsid w:val="008F4ECE"/>
    <w:rsid w:val="008F6FE5"/>
    <w:rsid w:val="00901612"/>
    <w:rsid w:val="009106D4"/>
    <w:rsid w:val="00911C66"/>
    <w:rsid w:val="0091461D"/>
    <w:rsid w:val="00916A3C"/>
    <w:rsid w:val="009243EB"/>
    <w:rsid w:val="00927446"/>
    <w:rsid w:val="00930546"/>
    <w:rsid w:val="009331EF"/>
    <w:rsid w:val="00937609"/>
    <w:rsid w:val="00942421"/>
    <w:rsid w:val="009435BB"/>
    <w:rsid w:val="009478E7"/>
    <w:rsid w:val="00952939"/>
    <w:rsid w:val="00953651"/>
    <w:rsid w:val="009545C2"/>
    <w:rsid w:val="00955EDC"/>
    <w:rsid w:val="009578A8"/>
    <w:rsid w:val="00960F1C"/>
    <w:rsid w:val="009611F0"/>
    <w:rsid w:val="00961C2A"/>
    <w:rsid w:val="00961C2B"/>
    <w:rsid w:val="009624FB"/>
    <w:rsid w:val="00964FBF"/>
    <w:rsid w:val="00967235"/>
    <w:rsid w:val="00973BB8"/>
    <w:rsid w:val="00974A71"/>
    <w:rsid w:val="00975C67"/>
    <w:rsid w:val="00976ABB"/>
    <w:rsid w:val="00981968"/>
    <w:rsid w:val="0098294A"/>
    <w:rsid w:val="009832DC"/>
    <w:rsid w:val="00984B23"/>
    <w:rsid w:val="00984CF1"/>
    <w:rsid w:val="009850BE"/>
    <w:rsid w:val="009938E2"/>
    <w:rsid w:val="009948C8"/>
    <w:rsid w:val="0099575F"/>
    <w:rsid w:val="009A0921"/>
    <w:rsid w:val="009A52BA"/>
    <w:rsid w:val="009A694D"/>
    <w:rsid w:val="009A7AE1"/>
    <w:rsid w:val="009B074B"/>
    <w:rsid w:val="009B162A"/>
    <w:rsid w:val="009B1FD1"/>
    <w:rsid w:val="009B5527"/>
    <w:rsid w:val="009B7395"/>
    <w:rsid w:val="009C2987"/>
    <w:rsid w:val="009C49FA"/>
    <w:rsid w:val="009C7B25"/>
    <w:rsid w:val="009D16B5"/>
    <w:rsid w:val="009D7A45"/>
    <w:rsid w:val="009E1862"/>
    <w:rsid w:val="009E2634"/>
    <w:rsid w:val="009E2636"/>
    <w:rsid w:val="009E4DB2"/>
    <w:rsid w:val="009F16E0"/>
    <w:rsid w:val="009F4A51"/>
    <w:rsid w:val="009F7695"/>
    <w:rsid w:val="00A009A3"/>
    <w:rsid w:val="00A020A6"/>
    <w:rsid w:val="00A04A6A"/>
    <w:rsid w:val="00A1020F"/>
    <w:rsid w:val="00A1572A"/>
    <w:rsid w:val="00A220DC"/>
    <w:rsid w:val="00A23F1B"/>
    <w:rsid w:val="00A2424C"/>
    <w:rsid w:val="00A24EAC"/>
    <w:rsid w:val="00A25ACF"/>
    <w:rsid w:val="00A3058B"/>
    <w:rsid w:val="00A321DC"/>
    <w:rsid w:val="00A43060"/>
    <w:rsid w:val="00A43A4C"/>
    <w:rsid w:val="00A45CC9"/>
    <w:rsid w:val="00A467EB"/>
    <w:rsid w:val="00A47F04"/>
    <w:rsid w:val="00A5006C"/>
    <w:rsid w:val="00A5192F"/>
    <w:rsid w:val="00A54741"/>
    <w:rsid w:val="00A54EAD"/>
    <w:rsid w:val="00A56C0A"/>
    <w:rsid w:val="00A75C99"/>
    <w:rsid w:val="00A77736"/>
    <w:rsid w:val="00A82CF9"/>
    <w:rsid w:val="00A8673E"/>
    <w:rsid w:val="00A86E89"/>
    <w:rsid w:val="00A937CE"/>
    <w:rsid w:val="00A95272"/>
    <w:rsid w:val="00AA36EC"/>
    <w:rsid w:val="00AA5AC1"/>
    <w:rsid w:val="00AA690D"/>
    <w:rsid w:val="00AB58D4"/>
    <w:rsid w:val="00AC26C6"/>
    <w:rsid w:val="00AC2B7E"/>
    <w:rsid w:val="00AC7694"/>
    <w:rsid w:val="00AD0C7B"/>
    <w:rsid w:val="00AD26C2"/>
    <w:rsid w:val="00AD2B7B"/>
    <w:rsid w:val="00AD7661"/>
    <w:rsid w:val="00AE0257"/>
    <w:rsid w:val="00AE0352"/>
    <w:rsid w:val="00AE1F73"/>
    <w:rsid w:val="00AE2647"/>
    <w:rsid w:val="00AE5695"/>
    <w:rsid w:val="00AE65C3"/>
    <w:rsid w:val="00AE76D3"/>
    <w:rsid w:val="00AF305B"/>
    <w:rsid w:val="00AF5188"/>
    <w:rsid w:val="00AF5969"/>
    <w:rsid w:val="00AF602F"/>
    <w:rsid w:val="00B00E9D"/>
    <w:rsid w:val="00B024F4"/>
    <w:rsid w:val="00B035D5"/>
    <w:rsid w:val="00B10B66"/>
    <w:rsid w:val="00B10F0E"/>
    <w:rsid w:val="00B20F2F"/>
    <w:rsid w:val="00B21BFE"/>
    <w:rsid w:val="00B24DBD"/>
    <w:rsid w:val="00B25654"/>
    <w:rsid w:val="00B354AA"/>
    <w:rsid w:val="00B36EF5"/>
    <w:rsid w:val="00B43EFC"/>
    <w:rsid w:val="00B4734F"/>
    <w:rsid w:val="00B47376"/>
    <w:rsid w:val="00B50973"/>
    <w:rsid w:val="00B52AEF"/>
    <w:rsid w:val="00B55475"/>
    <w:rsid w:val="00B56050"/>
    <w:rsid w:val="00B56B0C"/>
    <w:rsid w:val="00B57221"/>
    <w:rsid w:val="00B605BE"/>
    <w:rsid w:val="00B61B64"/>
    <w:rsid w:val="00B633B0"/>
    <w:rsid w:val="00B73972"/>
    <w:rsid w:val="00B77540"/>
    <w:rsid w:val="00B7769A"/>
    <w:rsid w:val="00B80276"/>
    <w:rsid w:val="00B81BE8"/>
    <w:rsid w:val="00B83FF7"/>
    <w:rsid w:val="00B8695A"/>
    <w:rsid w:val="00B91123"/>
    <w:rsid w:val="00B9364E"/>
    <w:rsid w:val="00BA0538"/>
    <w:rsid w:val="00BA3882"/>
    <w:rsid w:val="00BA4B81"/>
    <w:rsid w:val="00BB0021"/>
    <w:rsid w:val="00BB3690"/>
    <w:rsid w:val="00BB3D22"/>
    <w:rsid w:val="00BB3D95"/>
    <w:rsid w:val="00BB56C8"/>
    <w:rsid w:val="00BC18B3"/>
    <w:rsid w:val="00BC2A95"/>
    <w:rsid w:val="00BC570E"/>
    <w:rsid w:val="00BC60AA"/>
    <w:rsid w:val="00BD0A4A"/>
    <w:rsid w:val="00BD31DB"/>
    <w:rsid w:val="00BD54FE"/>
    <w:rsid w:val="00BE1F88"/>
    <w:rsid w:val="00BE398F"/>
    <w:rsid w:val="00BE64DD"/>
    <w:rsid w:val="00BE6AFF"/>
    <w:rsid w:val="00BF1779"/>
    <w:rsid w:val="00BF4AB0"/>
    <w:rsid w:val="00BF6007"/>
    <w:rsid w:val="00BF678F"/>
    <w:rsid w:val="00C00B01"/>
    <w:rsid w:val="00C0683F"/>
    <w:rsid w:val="00C127D1"/>
    <w:rsid w:val="00C22878"/>
    <w:rsid w:val="00C22E27"/>
    <w:rsid w:val="00C23D8F"/>
    <w:rsid w:val="00C248DA"/>
    <w:rsid w:val="00C25D94"/>
    <w:rsid w:val="00C40F3D"/>
    <w:rsid w:val="00C51634"/>
    <w:rsid w:val="00C55FE4"/>
    <w:rsid w:val="00C61899"/>
    <w:rsid w:val="00C64569"/>
    <w:rsid w:val="00C7019D"/>
    <w:rsid w:val="00C76E6F"/>
    <w:rsid w:val="00C83272"/>
    <w:rsid w:val="00C84AA0"/>
    <w:rsid w:val="00C8782F"/>
    <w:rsid w:val="00C90217"/>
    <w:rsid w:val="00C93BF1"/>
    <w:rsid w:val="00C95716"/>
    <w:rsid w:val="00CA130C"/>
    <w:rsid w:val="00CA2888"/>
    <w:rsid w:val="00CA6C68"/>
    <w:rsid w:val="00CA6DDA"/>
    <w:rsid w:val="00CB06F1"/>
    <w:rsid w:val="00CB0832"/>
    <w:rsid w:val="00CB58FA"/>
    <w:rsid w:val="00CB72F0"/>
    <w:rsid w:val="00CB770B"/>
    <w:rsid w:val="00CC09BD"/>
    <w:rsid w:val="00CC31D8"/>
    <w:rsid w:val="00CC4AB7"/>
    <w:rsid w:val="00CD1808"/>
    <w:rsid w:val="00CD4432"/>
    <w:rsid w:val="00CD48DF"/>
    <w:rsid w:val="00CE744E"/>
    <w:rsid w:val="00CF4A58"/>
    <w:rsid w:val="00D0224C"/>
    <w:rsid w:val="00D044D4"/>
    <w:rsid w:val="00D04DD7"/>
    <w:rsid w:val="00D05F9A"/>
    <w:rsid w:val="00D069DC"/>
    <w:rsid w:val="00D06F76"/>
    <w:rsid w:val="00D108CF"/>
    <w:rsid w:val="00D20CD9"/>
    <w:rsid w:val="00D20F29"/>
    <w:rsid w:val="00D27A7A"/>
    <w:rsid w:val="00D35966"/>
    <w:rsid w:val="00D51996"/>
    <w:rsid w:val="00D62BFB"/>
    <w:rsid w:val="00D63BD7"/>
    <w:rsid w:val="00D70368"/>
    <w:rsid w:val="00D70A25"/>
    <w:rsid w:val="00D715BD"/>
    <w:rsid w:val="00D73629"/>
    <w:rsid w:val="00D776FA"/>
    <w:rsid w:val="00D93AEB"/>
    <w:rsid w:val="00D94ACC"/>
    <w:rsid w:val="00D960AB"/>
    <w:rsid w:val="00D97975"/>
    <w:rsid w:val="00DA5534"/>
    <w:rsid w:val="00DA6AD2"/>
    <w:rsid w:val="00DA6F3D"/>
    <w:rsid w:val="00DB202E"/>
    <w:rsid w:val="00DB2D4A"/>
    <w:rsid w:val="00DB7320"/>
    <w:rsid w:val="00DC3A89"/>
    <w:rsid w:val="00DC5830"/>
    <w:rsid w:val="00DC7C55"/>
    <w:rsid w:val="00DD0816"/>
    <w:rsid w:val="00DD34DC"/>
    <w:rsid w:val="00DD4724"/>
    <w:rsid w:val="00DD4E84"/>
    <w:rsid w:val="00DD529F"/>
    <w:rsid w:val="00DD5DA0"/>
    <w:rsid w:val="00DE194D"/>
    <w:rsid w:val="00DE28D7"/>
    <w:rsid w:val="00DE3AC9"/>
    <w:rsid w:val="00DF0376"/>
    <w:rsid w:val="00E0598C"/>
    <w:rsid w:val="00E130D4"/>
    <w:rsid w:val="00E133A9"/>
    <w:rsid w:val="00E14E26"/>
    <w:rsid w:val="00E159F1"/>
    <w:rsid w:val="00E17858"/>
    <w:rsid w:val="00E2023C"/>
    <w:rsid w:val="00E26CA3"/>
    <w:rsid w:val="00E33ACF"/>
    <w:rsid w:val="00E34B2A"/>
    <w:rsid w:val="00E36E08"/>
    <w:rsid w:val="00E37F5E"/>
    <w:rsid w:val="00E4023C"/>
    <w:rsid w:val="00E53160"/>
    <w:rsid w:val="00E53BD6"/>
    <w:rsid w:val="00E54C5F"/>
    <w:rsid w:val="00E564C4"/>
    <w:rsid w:val="00E577C3"/>
    <w:rsid w:val="00E57C4B"/>
    <w:rsid w:val="00E61A3C"/>
    <w:rsid w:val="00E64E46"/>
    <w:rsid w:val="00E6678C"/>
    <w:rsid w:val="00E66C91"/>
    <w:rsid w:val="00E6725F"/>
    <w:rsid w:val="00E71726"/>
    <w:rsid w:val="00E81BC6"/>
    <w:rsid w:val="00E82CBE"/>
    <w:rsid w:val="00E82FA8"/>
    <w:rsid w:val="00E8474D"/>
    <w:rsid w:val="00E8531E"/>
    <w:rsid w:val="00E8554B"/>
    <w:rsid w:val="00E87477"/>
    <w:rsid w:val="00E87DF2"/>
    <w:rsid w:val="00E90144"/>
    <w:rsid w:val="00E91AC7"/>
    <w:rsid w:val="00E92511"/>
    <w:rsid w:val="00E9259C"/>
    <w:rsid w:val="00EA0A13"/>
    <w:rsid w:val="00EA41F5"/>
    <w:rsid w:val="00EA4E30"/>
    <w:rsid w:val="00EA5804"/>
    <w:rsid w:val="00EA72E3"/>
    <w:rsid w:val="00EB4A64"/>
    <w:rsid w:val="00EC2A7A"/>
    <w:rsid w:val="00ED1599"/>
    <w:rsid w:val="00EE1BA2"/>
    <w:rsid w:val="00EE2A1A"/>
    <w:rsid w:val="00EE2F1F"/>
    <w:rsid w:val="00EE5558"/>
    <w:rsid w:val="00EF1665"/>
    <w:rsid w:val="00EF379A"/>
    <w:rsid w:val="00EF4D6F"/>
    <w:rsid w:val="00F008D4"/>
    <w:rsid w:val="00F01347"/>
    <w:rsid w:val="00F01B4B"/>
    <w:rsid w:val="00F105B9"/>
    <w:rsid w:val="00F10DD8"/>
    <w:rsid w:val="00F12C96"/>
    <w:rsid w:val="00F15342"/>
    <w:rsid w:val="00F17E39"/>
    <w:rsid w:val="00F217C8"/>
    <w:rsid w:val="00F23A2F"/>
    <w:rsid w:val="00F3454B"/>
    <w:rsid w:val="00F34AA7"/>
    <w:rsid w:val="00F36477"/>
    <w:rsid w:val="00F42312"/>
    <w:rsid w:val="00F439F8"/>
    <w:rsid w:val="00F4504F"/>
    <w:rsid w:val="00F45551"/>
    <w:rsid w:val="00F53B38"/>
    <w:rsid w:val="00F57F03"/>
    <w:rsid w:val="00F60835"/>
    <w:rsid w:val="00F63ED9"/>
    <w:rsid w:val="00F65B05"/>
    <w:rsid w:val="00F65D95"/>
    <w:rsid w:val="00F67B8F"/>
    <w:rsid w:val="00F70580"/>
    <w:rsid w:val="00F730DC"/>
    <w:rsid w:val="00F82E3E"/>
    <w:rsid w:val="00F84B93"/>
    <w:rsid w:val="00F8650C"/>
    <w:rsid w:val="00F92281"/>
    <w:rsid w:val="00F9554C"/>
    <w:rsid w:val="00F96367"/>
    <w:rsid w:val="00F97160"/>
    <w:rsid w:val="00F97D04"/>
    <w:rsid w:val="00FA1ACA"/>
    <w:rsid w:val="00FA2287"/>
    <w:rsid w:val="00FA2604"/>
    <w:rsid w:val="00FA4414"/>
    <w:rsid w:val="00FA7743"/>
    <w:rsid w:val="00FB4595"/>
    <w:rsid w:val="00FC2EED"/>
    <w:rsid w:val="00FC56AF"/>
    <w:rsid w:val="00FD2ECA"/>
    <w:rsid w:val="00FD67D8"/>
    <w:rsid w:val="00FD7A7F"/>
    <w:rsid w:val="00FE11BE"/>
    <w:rsid w:val="00FE380A"/>
    <w:rsid w:val="00FF0D0E"/>
    <w:rsid w:val="00FF490F"/>
    <w:rsid w:val="00FF76A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41166"/>
  <w15:chartTrackingRefBased/>
  <w15:docId w15:val="{5CEDEAAD-121B-41B2-ABB3-B12D495C8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4595"/>
  </w:style>
  <w:style w:type="paragraph" w:styleId="Heading1">
    <w:name w:val="heading 1"/>
    <w:basedOn w:val="Normal"/>
    <w:next w:val="Normal"/>
    <w:link w:val="Heading1Char"/>
    <w:uiPriority w:val="9"/>
    <w:qFormat/>
    <w:rsid w:val="009E26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26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263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E263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457"/>
    <w:pPr>
      <w:spacing w:line="256" w:lineRule="auto"/>
      <w:ind w:left="720"/>
      <w:contextualSpacing/>
    </w:pPr>
  </w:style>
  <w:style w:type="paragraph" w:customStyle="1" w:styleId="EndNoteBibliographyTitle">
    <w:name w:val="EndNote Bibliography Title"/>
    <w:basedOn w:val="Normal"/>
    <w:link w:val="EndNoteBibliographyTitleChar"/>
    <w:rsid w:val="002F54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44F"/>
    <w:rPr>
      <w:rFonts w:ascii="Calibri" w:hAnsi="Calibri" w:cs="Calibri"/>
      <w:noProof/>
      <w:lang w:val="en-US"/>
    </w:rPr>
  </w:style>
  <w:style w:type="paragraph" w:customStyle="1" w:styleId="EndNoteBibliography">
    <w:name w:val="EndNote Bibliography"/>
    <w:basedOn w:val="Normal"/>
    <w:link w:val="EndNoteBibliographyChar"/>
    <w:rsid w:val="002F54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544F"/>
    <w:rPr>
      <w:rFonts w:ascii="Calibri" w:hAnsi="Calibri" w:cs="Calibri"/>
      <w:noProof/>
      <w:lang w:val="en-US"/>
    </w:rPr>
  </w:style>
  <w:style w:type="character" w:styleId="Hyperlink">
    <w:name w:val="Hyperlink"/>
    <w:basedOn w:val="DefaultParagraphFont"/>
    <w:uiPriority w:val="99"/>
    <w:unhideWhenUsed/>
    <w:rsid w:val="002F544F"/>
    <w:rPr>
      <w:color w:val="0563C1" w:themeColor="hyperlink"/>
      <w:u w:val="single"/>
    </w:rPr>
  </w:style>
  <w:style w:type="character" w:styleId="UnresolvedMention">
    <w:name w:val="Unresolved Mention"/>
    <w:basedOn w:val="DefaultParagraphFont"/>
    <w:uiPriority w:val="99"/>
    <w:semiHidden/>
    <w:unhideWhenUsed/>
    <w:rsid w:val="002F544F"/>
    <w:rPr>
      <w:color w:val="808080"/>
      <w:shd w:val="clear" w:color="auto" w:fill="E6E6E6"/>
    </w:rPr>
  </w:style>
  <w:style w:type="character" w:styleId="FollowedHyperlink">
    <w:name w:val="FollowedHyperlink"/>
    <w:basedOn w:val="DefaultParagraphFont"/>
    <w:uiPriority w:val="99"/>
    <w:semiHidden/>
    <w:unhideWhenUsed/>
    <w:rsid w:val="00BA3882"/>
    <w:rPr>
      <w:color w:val="954F72" w:themeColor="followedHyperlink"/>
      <w:u w:val="single"/>
    </w:rPr>
  </w:style>
  <w:style w:type="table" w:styleId="TableGrid">
    <w:name w:val="Table Grid"/>
    <w:basedOn w:val="TableNormal"/>
    <w:uiPriority w:val="39"/>
    <w:rsid w:val="00856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E263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263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E263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E2636"/>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99"/>
    <w:qFormat/>
    <w:rsid w:val="008E7CF5"/>
    <w:pPr>
      <w:spacing w:before="180" w:after="180" w:line="240" w:lineRule="auto"/>
    </w:pPr>
    <w:rPr>
      <w:rFonts w:eastAsia="Times New Roman" w:cs="Times New Roman"/>
      <w:sz w:val="24"/>
      <w:szCs w:val="24"/>
      <w:lang w:val="en-US"/>
    </w:rPr>
  </w:style>
  <w:style w:type="character" w:customStyle="1" w:styleId="BodyTextChar">
    <w:name w:val="Body Text Char"/>
    <w:basedOn w:val="DefaultParagraphFont"/>
    <w:link w:val="BodyText"/>
    <w:uiPriority w:val="99"/>
    <w:rsid w:val="008E7CF5"/>
    <w:rPr>
      <w:rFonts w:eastAsia="Times New Roman" w:cs="Times New Roman"/>
      <w:sz w:val="24"/>
      <w:szCs w:val="24"/>
      <w:lang w:val="en-US"/>
    </w:rPr>
  </w:style>
  <w:style w:type="paragraph" w:customStyle="1" w:styleId="FirstParagraph">
    <w:name w:val="First Paragraph"/>
    <w:basedOn w:val="BodyText"/>
    <w:next w:val="BodyText"/>
    <w:qFormat/>
    <w:rsid w:val="008E7C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61092">
      <w:bodyDiv w:val="1"/>
      <w:marLeft w:val="0"/>
      <w:marRight w:val="0"/>
      <w:marTop w:val="0"/>
      <w:marBottom w:val="0"/>
      <w:divBdr>
        <w:top w:val="none" w:sz="0" w:space="0" w:color="auto"/>
        <w:left w:val="none" w:sz="0" w:space="0" w:color="auto"/>
        <w:bottom w:val="none" w:sz="0" w:space="0" w:color="auto"/>
        <w:right w:val="none" w:sz="0" w:space="0" w:color="auto"/>
      </w:divBdr>
    </w:div>
    <w:div w:id="286666170">
      <w:bodyDiv w:val="1"/>
      <w:marLeft w:val="0"/>
      <w:marRight w:val="0"/>
      <w:marTop w:val="0"/>
      <w:marBottom w:val="0"/>
      <w:divBdr>
        <w:top w:val="none" w:sz="0" w:space="0" w:color="auto"/>
        <w:left w:val="none" w:sz="0" w:space="0" w:color="auto"/>
        <w:bottom w:val="none" w:sz="0" w:space="0" w:color="auto"/>
        <w:right w:val="none" w:sz="0" w:space="0" w:color="auto"/>
      </w:divBdr>
    </w:div>
    <w:div w:id="304355442">
      <w:bodyDiv w:val="1"/>
      <w:marLeft w:val="0"/>
      <w:marRight w:val="0"/>
      <w:marTop w:val="0"/>
      <w:marBottom w:val="0"/>
      <w:divBdr>
        <w:top w:val="none" w:sz="0" w:space="0" w:color="auto"/>
        <w:left w:val="none" w:sz="0" w:space="0" w:color="auto"/>
        <w:bottom w:val="none" w:sz="0" w:space="0" w:color="auto"/>
        <w:right w:val="none" w:sz="0" w:space="0" w:color="auto"/>
      </w:divBdr>
    </w:div>
    <w:div w:id="439569290">
      <w:bodyDiv w:val="1"/>
      <w:marLeft w:val="0"/>
      <w:marRight w:val="0"/>
      <w:marTop w:val="0"/>
      <w:marBottom w:val="0"/>
      <w:divBdr>
        <w:top w:val="none" w:sz="0" w:space="0" w:color="auto"/>
        <w:left w:val="none" w:sz="0" w:space="0" w:color="auto"/>
        <w:bottom w:val="none" w:sz="0" w:space="0" w:color="auto"/>
        <w:right w:val="none" w:sz="0" w:space="0" w:color="auto"/>
      </w:divBdr>
    </w:div>
    <w:div w:id="471991909">
      <w:bodyDiv w:val="1"/>
      <w:marLeft w:val="0"/>
      <w:marRight w:val="0"/>
      <w:marTop w:val="0"/>
      <w:marBottom w:val="0"/>
      <w:divBdr>
        <w:top w:val="none" w:sz="0" w:space="0" w:color="auto"/>
        <w:left w:val="none" w:sz="0" w:space="0" w:color="auto"/>
        <w:bottom w:val="none" w:sz="0" w:space="0" w:color="auto"/>
        <w:right w:val="none" w:sz="0" w:space="0" w:color="auto"/>
      </w:divBdr>
    </w:div>
    <w:div w:id="498884287">
      <w:bodyDiv w:val="1"/>
      <w:marLeft w:val="0"/>
      <w:marRight w:val="0"/>
      <w:marTop w:val="0"/>
      <w:marBottom w:val="0"/>
      <w:divBdr>
        <w:top w:val="none" w:sz="0" w:space="0" w:color="auto"/>
        <w:left w:val="none" w:sz="0" w:space="0" w:color="auto"/>
        <w:bottom w:val="none" w:sz="0" w:space="0" w:color="auto"/>
        <w:right w:val="none" w:sz="0" w:space="0" w:color="auto"/>
      </w:divBdr>
    </w:div>
    <w:div w:id="1109929003">
      <w:bodyDiv w:val="1"/>
      <w:marLeft w:val="0"/>
      <w:marRight w:val="0"/>
      <w:marTop w:val="0"/>
      <w:marBottom w:val="0"/>
      <w:divBdr>
        <w:top w:val="none" w:sz="0" w:space="0" w:color="auto"/>
        <w:left w:val="none" w:sz="0" w:space="0" w:color="auto"/>
        <w:bottom w:val="none" w:sz="0" w:space="0" w:color="auto"/>
        <w:right w:val="none" w:sz="0" w:space="0" w:color="auto"/>
      </w:divBdr>
    </w:div>
    <w:div w:id="1454707464">
      <w:bodyDiv w:val="1"/>
      <w:marLeft w:val="0"/>
      <w:marRight w:val="0"/>
      <w:marTop w:val="0"/>
      <w:marBottom w:val="0"/>
      <w:divBdr>
        <w:top w:val="none" w:sz="0" w:space="0" w:color="auto"/>
        <w:left w:val="none" w:sz="0" w:space="0" w:color="auto"/>
        <w:bottom w:val="none" w:sz="0" w:space="0" w:color="auto"/>
        <w:right w:val="none" w:sz="0" w:space="0" w:color="auto"/>
      </w:divBdr>
    </w:div>
    <w:div w:id="168921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esp.2017.09.004" TargetMode="External"/><Relationship Id="rId13" Type="http://schemas.openxmlformats.org/officeDocument/2006/relationships/hyperlink" Target="http://journals.lww.com/psychopharmacology/Fulltext/2002/06000/Effects_of_Interrater_Reliability_of.13.aspx" TargetMode="External"/><Relationship Id="rId3" Type="http://schemas.openxmlformats.org/officeDocument/2006/relationships/settings" Target="settings.xml"/><Relationship Id="rId7" Type="http://schemas.openxmlformats.org/officeDocument/2006/relationships/hyperlink" Target="https://blakemcshane.shinyapps.io/pces/" TargetMode="External"/><Relationship Id="rId12" Type="http://schemas.openxmlformats.org/officeDocument/2006/relationships/hyperlink" Target="https://doi.org/10.1016/j.envsoft.2013.10.010"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osf.io/bmv2d/" TargetMode="External"/><Relationship Id="rId11" Type="http://schemas.openxmlformats.org/officeDocument/2006/relationships/hyperlink" Target="https://doi.org/10.1016/0197-2456(89)90005-6" TargetMode="External"/><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hyperlink" Target="http://biorxiv.org/content/early/2018/03/26/288050.abstract" TargetMode="External"/><Relationship Id="rId4" Type="http://schemas.openxmlformats.org/officeDocument/2006/relationships/webSettings" Target="webSettings.xml"/><Relationship Id="rId9" Type="http://schemas.openxmlformats.org/officeDocument/2006/relationships/hyperlink" Target="http://dx.doi.org/10.1016/j.socec.2004.09.033" TargetMode="External"/><Relationship Id="rId14" Type="http://schemas.openxmlformats.org/officeDocument/2006/relationships/hyperlink" Target="http://www.jstor.org.ezp.lib.unimelb.edu.au/stable/37680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628</TotalTime>
  <Pages>18</Pages>
  <Words>16190</Words>
  <Characters>94877</Characters>
  <Application>Microsoft Office Word</Application>
  <DocSecurity>0</DocSecurity>
  <Lines>2156</Lines>
  <Paragraphs>10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588</cp:revision>
  <dcterms:created xsi:type="dcterms:W3CDTF">2018-04-29T16:37:00Z</dcterms:created>
  <dcterms:modified xsi:type="dcterms:W3CDTF">2019-02-04T03:49:00Z</dcterms:modified>
</cp:coreProperties>
</file>